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1EA365" w14:textId="77777777" w:rsidR="006A35A5" w:rsidRPr="006A35A5" w:rsidRDefault="006A35A5" w:rsidP="006A35A5">
      <w:pPr>
        <w:spacing w:before="120"/>
        <w:rPr>
          <w:rFonts w:ascii="Times New Roman" w:hAnsi="Times New Roman"/>
          <w:lang w:val="en-US"/>
        </w:rPr>
      </w:pPr>
      <w:bookmarkStart w:id="0" w:name="_GoBack"/>
      <w:bookmarkEnd w:id="0"/>
      <w:r w:rsidRPr="006A35A5">
        <w:rPr>
          <w:rFonts w:ascii="Times New Roman" w:hAnsi="Times New Roman"/>
          <w:b/>
          <w:lang w:val="en-US" w:eastAsia="ja-JP"/>
        </w:rPr>
        <w:t>Clinical and Economic Burden of Head and Neck Cancer: a Nationwide Retrospective Cohort Study from France</w:t>
      </w:r>
      <w:r>
        <w:rPr>
          <w:rFonts w:ascii="Times New Roman" w:hAnsi="Times New Roman"/>
          <w:b/>
          <w:lang w:val="en-US" w:eastAsia="ja-JP"/>
        </w:rPr>
        <w:t xml:space="preserve">. </w:t>
      </w:r>
      <w:proofErr w:type="spellStart"/>
      <w:r w:rsidRPr="006A35A5">
        <w:rPr>
          <w:rFonts w:ascii="Times New Roman" w:hAnsi="Times New Roman"/>
          <w:lang w:val="en-US" w:eastAsia="ja-JP"/>
        </w:rPr>
        <w:t>Schernberg</w:t>
      </w:r>
      <w:proofErr w:type="spellEnd"/>
      <w:r w:rsidRPr="006A35A5">
        <w:rPr>
          <w:rFonts w:ascii="Times New Roman" w:hAnsi="Times New Roman"/>
          <w:lang w:val="en-US" w:eastAsia="ja-JP"/>
        </w:rPr>
        <w:t xml:space="preserve"> </w:t>
      </w:r>
      <w:proofErr w:type="gramStart"/>
      <w:r w:rsidRPr="006A35A5">
        <w:rPr>
          <w:rFonts w:ascii="Times New Roman" w:hAnsi="Times New Roman"/>
          <w:lang w:val="en-US" w:eastAsia="ja-JP"/>
        </w:rPr>
        <w:t xml:space="preserve">A </w:t>
      </w:r>
      <w:r w:rsidRPr="006A35A5">
        <w:rPr>
          <w:rFonts w:ascii="Times New Roman" w:hAnsi="Times New Roman"/>
          <w:lang w:val="en-US"/>
        </w:rPr>
        <w:t xml:space="preserve"> et al.</w:t>
      </w:r>
      <w:proofErr w:type="gramEnd"/>
    </w:p>
    <w:p w14:paraId="246F2991" w14:textId="77777777" w:rsidR="006A35A5" w:rsidRPr="006A35A5" w:rsidRDefault="006A35A5" w:rsidP="006A35A5">
      <w:pPr>
        <w:rPr>
          <w:rFonts w:ascii="Times New Roman" w:hAnsi="Times New Roman"/>
          <w:lang w:val="en-US"/>
        </w:rPr>
      </w:pPr>
    </w:p>
    <w:p w14:paraId="579A6B47" w14:textId="77777777" w:rsidR="006A35A5" w:rsidRDefault="006A35A5" w:rsidP="006A35A5">
      <w:pPr>
        <w:spacing w:line="240" w:lineRule="auto"/>
        <w:rPr>
          <w:rFonts w:ascii="Times New Roman" w:hAnsi="Times New Roman"/>
          <w:b/>
          <w:lang w:val="en-US"/>
        </w:rPr>
      </w:pPr>
      <w:r w:rsidRPr="006A35A5">
        <w:rPr>
          <w:rFonts w:ascii="Times New Roman" w:hAnsi="Times New Roman"/>
          <w:b/>
          <w:lang w:val="en-US"/>
        </w:rPr>
        <w:t>Supplementary material contents</w:t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val="fr-FR"/>
        </w:rPr>
        <w:id w:val="1645535099"/>
        <w:docPartObj>
          <w:docPartGallery w:val="Table of Contents"/>
          <w:docPartUnique/>
        </w:docPartObj>
      </w:sdtPr>
      <w:sdtEndPr/>
      <w:sdtContent>
        <w:p w14:paraId="5A126732" w14:textId="77777777" w:rsidR="006A35A5" w:rsidRDefault="006A35A5" w:rsidP="006A35A5">
          <w:pPr>
            <w:pStyle w:val="TOCHeading"/>
            <w:spacing w:line="240" w:lineRule="auto"/>
          </w:pPr>
        </w:p>
        <w:p w14:paraId="0F0DD24B" w14:textId="77777777" w:rsidR="00DE32DD" w:rsidRDefault="006A35A5">
          <w:pPr>
            <w:pStyle w:val="TOC2"/>
            <w:tabs>
              <w:tab w:val="right" w:leader="dot" w:pos="9061"/>
            </w:tabs>
            <w:rPr>
              <w:rFonts w:eastAsiaTheme="minorEastAsia" w:cstheme="minorBidi"/>
              <w:b w:val="0"/>
              <w:noProof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575984" w:history="1">
            <w:r w:rsidR="00DE32DD" w:rsidRPr="00A9461D">
              <w:rPr>
                <w:rStyle w:val="Hyperlink"/>
                <w:noProof/>
              </w:rPr>
              <w:t>Supplementary Methods: Imputation of mortality outside hospital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84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2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204934A8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85" w:history="1">
            <w:r w:rsidR="00DE32DD" w:rsidRPr="00A9461D">
              <w:rPr>
                <w:rStyle w:val="Hyperlink"/>
                <w:noProof/>
              </w:rPr>
              <w:t>Overview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85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2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3375C75B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86" w:history="1">
            <w:r w:rsidR="00DE32DD" w:rsidRPr="00A9461D">
              <w:rPr>
                <w:rStyle w:val="Hyperlink"/>
                <w:noProof/>
              </w:rPr>
              <w:t>Methods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86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2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486DBBFC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87" w:history="1">
            <w:r w:rsidR="00DE32DD" w:rsidRPr="00A9461D">
              <w:rPr>
                <w:rStyle w:val="Hyperlink"/>
                <w:noProof/>
              </w:rPr>
              <w:t>Morbidity profile of patients with HNSCC discharged in 2008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87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3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34D188CA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88" w:history="1">
            <w:r w:rsidR="00DE32DD" w:rsidRPr="00A9461D">
              <w:rPr>
                <w:rStyle w:val="Hyperlink"/>
                <w:noProof/>
              </w:rPr>
              <w:t>Imputation of mortality outside hospital from 2008 to 2013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88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3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657989D8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89" w:history="1">
            <w:r w:rsidR="00DE32DD" w:rsidRPr="00A9461D">
              <w:rPr>
                <w:rStyle w:val="Hyperlink"/>
                <w:noProof/>
              </w:rPr>
              <w:t>Cross-validation of mortality rates at 3 years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89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3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02AA02DB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90" w:history="1">
            <w:r w:rsidR="00DE32DD" w:rsidRPr="00A9461D">
              <w:rPr>
                <w:rStyle w:val="Hyperlink"/>
                <w:noProof/>
                <w:lang w:val="fr-FR"/>
              </w:rPr>
              <w:t>Reference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0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3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4F3C47CD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91" w:history="1">
            <w:r w:rsidR="00DE32DD" w:rsidRPr="00A9461D">
              <w:rPr>
                <w:rStyle w:val="Hyperlink"/>
                <w:noProof/>
              </w:rPr>
              <w:t>Supplementary Methods Table 1. Morbidity profile of patients discharged with HNSCC in 2008, by vital status (N=40 811)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1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5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569B5ED0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92" w:history="1">
            <w:r w:rsidR="00DE32DD" w:rsidRPr="00A9461D">
              <w:rPr>
                <w:rStyle w:val="Hyperlink"/>
                <w:noProof/>
              </w:rPr>
              <w:t>Supplementary Methods Table 2. Risk of in-hospital death in 2008 among patients with HNSCC and known vital status in 2008 (N=35 515)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2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8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21912C27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93" w:history="1">
            <w:r w:rsidR="00DE32DD" w:rsidRPr="00A9461D">
              <w:rPr>
                <w:rStyle w:val="Hyperlink"/>
                <w:noProof/>
              </w:rPr>
              <w:t>Supplementary Methods Table 3. Vital status of patients discharged with HNSCC, by year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3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10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59579ECC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94" w:history="1">
            <w:r w:rsidR="00DE32DD" w:rsidRPr="00A9461D">
              <w:rPr>
                <w:rStyle w:val="Hyperlink"/>
                <w:noProof/>
              </w:rPr>
              <w:t>Supplementary Methods Table 4. Cross-validation of mortality rates at 3 years for HNSCC between French cancer registries and the study population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4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11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1173CEA8" w14:textId="77777777" w:rsidR="00DE32DD" w:rsidRDefault="00DB7024">
          <w:pPr>
            <w:pStyle w:val="TOC2"/>
            <w:tabs>
              <w:tab w:val="right" w:leader="dot" w:pos="9061"/>
            </w:tabs>
            <w:rPr>
              <w:rFonts w:eastAsiaTheme="minorEastAsia" w:cstheme="minorBidi"/>
              <w:b w:val="0"/>
              <w:noProof/>
              <w:lang w:val="en-US"/>
            </w:rPr>
          </w:pPr>
          <w:hyperlink w:anchor="_Toc4575995" w:history="1">
            <w:r w:rsidR="00DE32DD" w:rsidRPr="00A9461D">
              <w:rPr>
                <w:rStyle w:val="Hyperlink"/>
                <w:noProof/>
              </w:rPr>
              <w:t>Supplementary Table 1: Coding dictionary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5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13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22CBAEA4" w14:textId="77777777" w:rsidR="00DE32DD" w:rsidRDefault="00DB7024">
          <w:pPr>
            <w:pStyle w:val="TOC3"/>
            <w:tabs>
              <w:tab w:val="right" w:leader="dot" w:pos="9061"/>
            </w:tabs>
            <w:rPr>
              <w:rFonts w:eastAsiaTheme="minorEastAsia" w:cstheme="minorBidi"/>
              <w:noProof/>
              <w:lang w:val="en-US"/>
            </w:rPr>
          </w:pPr>
          <w:hyperlink w:anchor="_Toc4575996" w:history="1">
            <w:r w:rsidR="00DE32DD" w:rsidRPr="00A9461D">
              <w:rPr>
                <w:rStyle w:val="Hyperlink"/>
                <w:noProof/>
                <w:lang w:val="fr-FR"/>
              </w:rPr>
              <w:t>Reference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6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14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7AF79879" w14:textId="77777777" w:rsidR="00DE32DD" w:rsidRDefault="00DB7024">
          <w:pPr>
            <w:pStyle w:val="TOC2"/>
            <w:tabs>
              <w:tab w:val="right" w:leader="dot" w:pos="9061"/>
            </w:tabs>
            <w:rPr>
              <w:rFonts w:eastAsiaTheme="minorEastAsia" w:cstheme="minorBidi"/>
              <w:b w:val="0"/>
              <w:noProof/>
              <w:lang w:val="en-US"/>
            </w:rPr>
          </w:pPr>
          <w:hyperlink w:anchor="_Toc4575997" w:history="1">
            <w:r w:rsidR="00DE32DD" w:rsidRPr="00A9461D">
              <w:rPr>
                <w:rStyle w:val="Hyperlink"/>
                <w:noProof/>
              </w:rPr>
              <w:t>Supplementary Table 2: Imputation of radiation therapy in the private sector</w:t>
            </w:r>
            <w:r w:rsidR="00DE32DD">
              <w:rPr>
                <w:noProof/>
                <w:webHidden/>
              </w:rPr>
              <w:tab/>
            </w:r>
            <w:r w:rsidR="00DE32DD">
              <w:rPr>
                <w:noProof/>
                <w:webHidden/>
              </w:rPr>
              <w:fldChar w:fldCharType="begin"/>
            </w:r>
            <w:r w:rsidR="00DE32DD">
              <w:rPr>
                <w:noProof/>
                <w:webHidden/>
              </w:rPr>
              <w:instrText xml:space="preserve"> PAGEREF _Toc4575997 \h </w:instrText>
            </w:r>
            <w:r w:rsidR="00DE32DD">
              <w:rPr>
                <w:noProof/>
                <w:webHidden/>
              </w:rPr>
            </w:r>
            <w:r w:rsidR="00DE32DD">
              <w:rPr>
                <w:noProof/>
                <w:webHidden/>
              </w:rPr>
              <w:fldChar w:fldCharType="separate"/>
            </w:r>
            <w:r w:rsidR="00DE32DD">
              <w:rPr>
                <w:noProof/>
                <w:webHidden/>
              </w:rPr>
              <w:t>15</w:t>
            </w:r>
            <w:r w:rsidR="00DE32DD">
              <w:rPr>
                <w:noProof/>
                <w:webHidden/>
              </w:rPr>
              <w:fldChar w:fldCharType="end"/>
            </w:r>
          </w:hyperlink>
        </w:p>
        <w:p w14:paraId="07A1646E" w14:textId="77777777" w:rsidR="006A35A5" w:rsidRDefault="006A35A5">
          <w:r>
            <w:rPr>
              <w:b/>
              <w:bCs/>
            </w:rPr>
            <w:fldChar w:fldCharType="end"/>
          </w:r>
        </w:p>
      </w:sdtContent>
    </w:sdt>
    <w:p w14:paraId="559676D9" w14:textId="77777777" w:rsidR="006A35A5" w:rsidRDefault="006A35A5" w:rsidP="006A35A5">
      <w:pPr>
        <w:spacing w:line="720" w:lineRule="auto"/>
        <w:rPr>
          <w:rFonts w:ascii="Times New Roman" w:hAnsi="Times New Roman"/>
          <w:b/>
          <w:lang w:val="en-US"/>
        </w:rPr>
      </w:pPr>
    </w:p>
    <w:p w14:paraId="085A4717" w14:textId="77777777" w:rsidR="006A35A5" w:rsidRPr="006A35A5" w:rsidRDefault="006A35A5" w:rsidP="006A35A5">
      <w:pPr>
        <w:spacing w:line="720" w:lineRule="auto"/>
        <w:rPr>
          <w:rFonts w:ascii="Times New Roman" w:hAnsi="Times New Roman"/>
          <w:b/>
          <w:lang w:val="en-US"/>
        </w:rPr>
      </w:pPr>
    </w:p>
    <w:p w14:paraId="0A65F22F" w14:textId="77777777" w:rsidR="00914995" w:rsidRPr="006A35A5" w:rsidRDefault="00914995">
      <w:pPr>
        <w:rPr>
          <w:lang w:val="en-US"/>
        </w:rPr>
      </w:pPr>
    </w:p>
    <w:p w14:paraId="0408AABA" w14:textId="77777777" w:rsidR="00914995" w:rsidRPr="006A35A5" w:rsidRDefault="00914995">
      <w:pPr>
        <w:rPr>
          <w:lang w:val="en-US"/>
        </w:rPr>
      </w:pPr>
    </w:p>
    <w:p w14:paraId="5B8A5725" w14:textId="77777777" w:rsidR="00914995" w:rsidRPr="006A35A5" w:rsidRDefault="00914995">
      <w:pPr>
        <w:rPr>
          <w:lang w:val="en-US"/>
        </w:rPr>
      </w:pPr>
      <w:r w:rsidRPr="006A35A5">
        <w:rPr>
          <w:lang w:val="en-US"/>
        </w:rPr>
        <w:br w:type="page"/>
      </w:r>
    </w:p>
    <w:p w14:paraId="653DFB68" w14:textId="77777777" w:rsidR="00914995" w:rsidRPr="001F2EB2" w:rsidRDefault="00DE32DD" w:rsidP="00914995">
      <w:pPr>
        <w:pStyle w:val="Heading2"/>
        <w:spacing w:before="120" w:line="360" w:lineRule="auto"/>
      </w:pPr>
      <w:bookmarkStart w:id="1" w:name="_Toc4575984"/>
      <w:r>
        <w:lastRenderedPageBreak/>
        <w:t>Supplementary Methods</w:t>
      </w:r>
      <w:r w:rsidR="00914995" w:rsidRPr="001F2EB2">
        <w:t xml:space="preserve">: Imputation of </w:t>
      </w:r>
      <w:r w:rsidR="00914995">
        <w:t>mortality outside hospital</w:t>
      </w:r>
      <w:bookmarkEnd w:id="1"/>
    </w:p>
    <w:p w14:paraId="15E2C43D" w14:textId="77777777" w:rsidR="00914995" w:rsidRPr="00C8782D" w:rsidRDefault="00914995" w:rsidP="00914995">
      <w:pPr>
        <w:pStyle w:val="Heading3"/>
      </w:pPr>
      <w:bookmarkStart w:id="2" w:name="_Toc317760606"/>
      <w:bookmarkStart w:id="3" w:name="_Toc326838818"/>
      <w:bookmarkStart w:id="4" w:name="_Toc326839042"/>
      <w:bookmarkStart w:id="5" w:name="_Toc523741341"/>
      <w:bookmarkStart w:id="6" w:name="_Toc4575985"/>
      <w:r w:rsidRPr="00C8782D">
        <w:t>Overview</w:t>
      </w:r>
      <w:bookmarkEnd w:id="2"/>
      <w:bookmarkEnd w:id="3"/>
      <w:bookmarkEnd w:id="4"/>
      <w:bookmarkEnd w:id="5"/>
      <w:bookmarkEnd w:id="6"/>
    </w:p>
    <w:p w14:paraId="378F0A83" w14:textId="77777777" w:rsidR="00914995" w:rsidRPr="00914995" w:rsidRDefault="00914995" w:rsidP="00914995">
      <w:pPr>
        <w:spacing w:before="120"/>
        <w:rPr>
          <w:rFonts w:ascii="Times New Roman" w:hAnsi="Times New Roman"/>
          <w:lang w:val="en-US"/>
        </w:rPr>
      </w:pPr>
      <w:r w:rsidRPr="00914995">
        <w:rPr>
          <w:rFonts w:ascii="Times New Roman" w:hAnsi="Times New Roman"/>
          <w:lang w:val="en-US"/>
        </w:rPr>
        <w:t>Hospital admission remains frequent at end-of-life in France, overall and for cancer patients in particular. A majority of deaths occur at hospital, with stable figures over the last three decades.</w:t>
      </w:r>
      <w:hyperlink w:anchor="_ENREF_1_1" w:tooltip="Institut national de la statistique et des études économiques, 2014 #209" w:history="1">
        <w:r w:rsidR="004D4F7D">
          <w:rPr>
            <w:rFonts w:ascii="Times New Roman" w:hAnsi="Times New Roman"/>
          </w:rPr>
          <w:fldChar w:fldCharType="begin"/>
        </w:r>
        <w:r w:rsidR="004D4F7D" w:rsidRPr="00494E11">
          <w:rPr>
            <w:rFonts w:ascii="Times New Roman" w:hAnsi="Times New Roman"/>
            <w:lang w:val="en-US"/>
          </w:rPr>
          <w:instrText xml:space="preserve"> ADDIN EN.CITE &lt;EndNote&gt;&lt;Cite&gt;&lt;Author&gt;Institut national de la statistique et des études économiques&lt;/Author&gt;&lt;Year&gt;2014&lt;/Year&gt;&lt;RecNum&gt;209&lt;/RecNum&gt;&lt;DisplayText&gt;&lt;style face="superscript"&gt;1&lt;/style&gt;&lt;/DisplayText&gt;&lt;record&gt;&lt;rec-number&gt;209&lt;/rec-number&gt;&lt;foreign-keys&gt;&lt;key app="EN" db-id="eppf5rrfqrxtxee99pw5evzpeevvzxaf0f0d"&gt;209&lt;/key&gt;&lt;/foreign-keys&gt;&lt;ref-type name="Web Page"&gt;12&lt;/ref-type&gt;&lt;contributors&gt;&lt;authors&gt;&lt;author&gt;Institut national de la statistique et des études économiques,&lt;/author&gt;&lt;/authors&gt;&lt;/contributors&gt;&lt;titles&gt;&lt;title&gt;Répartition des décès selon le lieu du décès [Distribution of deaths according to location]&lt;/title&gt;&lt;/titles&gt;&lt;dates&gt;&lt;year&gt;2014&lt;/year&gt;&lt;/dates&gt;&lt;publisher&gt;Institut national de la statistique et des études économiques&lt;/publisher&gt;&lt;urls&gt;&lt;related-urls&gt;&lt;url&gt;https://insee.fr/fr/statistiques/2117277?sommaire=2117290&lt;/url&gt;&lt;/related-urls&gt;&lt;/urls&gt;&lt;/record&gt;&lt;/Cite&gt;&lt;/EndNote&gt;</w:instrText>
        </w:r>
        <w:r w:rsidR="004D4F7D">
          <w:rPr>
            <w:rFonts w:ascii="Times New Roman" w:hAnsi="Times New Roman"/>
          </w:rPr>
          <w:fldChar w:fldCharType="separate"/>
        </w:r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1</w:t>
        </w:r>
        <w:r w:rsidR="004D4F7D">
          <w:rPr>
            <w:rFonts w:ascii="Times New Roman" w:hAnsi="Times New Roman"/>
          </w:rPr>
          <w:fldChar w:fldCharType="end"/>
        </w:r>
      </w:hyperlink>
      <w:r w:rsidRPr="00914995">
        <w:rPr>
          <w:rFonts w:ascii="Times New Roman" w:hAnsi="Times New Roman"/>
          <w:lang w:val="en-US"/>
        </w:rPr>
        <w:t xml:space="preserve"> In addition, about two-third patients receive hospital care in the month preceding death.</w:t>
      </w:r>
      <w:r>
        <w:rPr>
          <w:rFonts w:ascii="Times New Roman" w:hAnsi="Times New Roman"/>
        </w:rPr>
        <w:fldChar w:fldCharType="begin">
          <w:fldData xml:space="preserve">PEVuZE5vdGU+PENpdGU+PEF1dGhvcj5QZW5uZWM8L0F1dGhvcj48WWVhcj4yMDEyPC9ZZWFyPjxS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</w:fldData>
        </w:fldChar>
      </w:r>
      <w:r w:rsidR="00494E11" w:rsidRPr="00494E11">
        <w:rPr>
          <w:rFonts w:ascii="Times New Roman" w:hAnsi="Times New Roman"/>
          <w:lang w:val="en-US"/>
        </w:rPr>
        <w:instrText xml:space="preserve"> ADDIN EN.CITE </w:instrText>
      </w:r>
      <w:r w:rsidR="00494E11">
        <w:rPr>
          <w:rFonts w:ascii="Times New Roman" w:hAnsi="Times New Roman"/>
        </w:rPr>
        <w:fldChar w:fldCharType="begin">
          <w:fldData xml:space="preserve">PEVuZE5vdGU+PENpdGU+PEF1dGhvcj5QZW5uZWM8L0F1dGhvcj48WWVhcj4yMDEyPC9ZZWFyPjxS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</w:fldData>
        </w:fldChar>
      </w:r>
      <w:r w:rsidR="00494E11" w:rsidRPr="00494E11">
        <w:rPr>
          <w:rFonts w:ascii="Times New Roman" w:hAnsi="Times New Roman"/>
          <w:lang w:val="en-US"/>
        </w:rPr>
        <w:instrText xml:space="preserve"> ADDIN EN.CITE.DATA </w:instrText>
      </w:r>
      <w:r w:rsidR="00494E11">
        <w:rPr>
          <w:rFonts w:ascii="Times New Roman" w:hAnsi="Times New Roman"/>
        </w:rPr>
      </w:r>
      <w:r w:rsidR="00494E11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hyperlink w:anchor="_ENREF_1_2" w:tooltip="Pennec, 2012 #832" w:history="1"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2</w:t>
        </w:r>
      </w:hyperlink>
      <w:r w:rsidR="00494E11" w:rsidRPr="00494E11">
        <w:rPr>
          <w:rFonts w:ascii="Times New Roman" w:hAnsi="Times New Roman"/>
          <w:noProof/>
          <w:vertAlign w:val="superscript"/>
          <w:lang w:val="en-US"/>
        </w:rPr>
        <w:t>,</w:t>
      </w:r>
      <w:hyperlink w:anchor="_ENREF_1_3" w:tooltip="Observatoire National de la Fin de Vie, 2013 #829" w:history="1"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3</w:t>
        </w:r>
      </w:hyperlink>
      <w:r>
        <w:rPr>
          <w:rFonts w:ascii="Times New Roman" w:hAnsi="Times New Roman"/>
        </w:rPr>
        <w:fldChar w:fldCharType="end"/>
      </w:r>
      <w:r w:rsidRPr="00914995">
        <w:rPr>
          <w:rFonts w:ascii="Times New Roman" w:hAnsi="Times New Roman"/>
          <w:lang w:val="en-US"/>
        </w:rPr>
        <w:t xml:space="preserve"> In cancer patients, the role of hospital is even exacerbated at end-of-life: death was recorded at hospital for 73% deceased patients in 1993-2008, without changes over time,</w:t>
      </w:r>
      <w:hyperlink w:anchor="_ENREF_1_4" w:tooltip="Gisquet, 2012 #828" w:history="1">
        <w:r w:rsidR="004D4F7D">
          <w:rPr>
            <w:rFonts w:ascii="Times New Roman" w:hAnsi="Times New Roman"/>
          </w:rPr>
          <w:fldChar w:fldCharType="begin"/>
        </w:r>
        <w:r w:rsidR="004D4F7D" w:rsidRPr="00494E11">
          <w:rPr>
            <w:rFonts w:ascii="Times New Roman" w:hAnsi="Times New Roman"/>
            <w:lang w:val="en-US"/>
          </w:rPr>
          <w:instrText xml:space="preserve"> ADDIN EN.CITE &lt;EndNote&gt;&lt;Cite&gt;&lt;Author&gt;Gisquet&lt;/Author&gt;&lt;Year&gt;2012&lt;/Year&gt;&lt;RecNum&gt;828&lt;/RecNum&gt;&lt;DisplayText&gt;&lt;style face="superscript"&gt;4&lt;/style&gt;&lt;/DisplayText&gt;&lt;record&gt;&lt;rec-number&gt;828&lt;/rec-number&gt;&lt;foreign-keys&gt;&lt;key app="EN" db-id="eppf5rrfqrxtxee99pw5evzpeevvzxaf0f0d"&gt;828&lt;/key&gt;&lt;/foreign-keys&gt;&lt;ref-type name="Journal Article"&gt;17&lt;/ref-type&gt;&lt;contributors&gt;&lt;authors&gt;&lt;author&gt;Gisquet, E.&lt;/author&gt;&lt;author&gt;Aouba, A&lt;/author&gt;&lt;author&gt;Aubry, R.&lt;/author&gt;&lt;author&gt;Jougla, E.&lt;/author&gt;&lt;author&gt;Rey, G.&lt;/author&gt;&lt;/authors&gt;&lt;/contributors&gt;&lt;titles&gt;&lt;title&gt;Où meurt-on en France ? Analyse des certificats de décès (1993-2008) [Where do we die in France? Analysis of death certificates (1993-2008)]. http://invs.santepubliquefrance.fr/Publications-et-outils/BEH-Bulletin-epidemiologique-hebdomadaire/Archives/2012/BEH-n-48-2012&lt;/title&gt;&lt;secondary-title&gt;Bulletin Epidémiologique Hebdomadaire&lt;/secondary-title&gt;&lt;/titles&gt;&lt;periodical&gt;&lt;full-title&gt;Bulletin Epidémiologique Hebdomadaire&lt;/full-title&gt;&lt;/periodical&gt;&lt;pages&gt;547-51&lt;/pages&gt;&lt;volume&gt;48&lt;/volume&gt;&lt;dates&gt;&lt;year&gt;2012&lt;/year&gt;&lt;pub-dates&gt;&lt;date&gt;Dec. 11, 2012&lt;/date&gt;&lt;/pub-dates&gt;&lt;/dates&gt;&lt;urls&gt;&lt;/urls&gt;&lt;/record&gt;&lt;/Cite&gt;&lt;/EndNote&gt;</w:instrText>
        </w:r>
        <w:r w:rsidR="004D4F7D">
          <w:rPr>
            <w:rFonts w:ascii="Times New Roman" w:hAnsi="Times New Roman"/>
          </w:rPr>
          <w:fldChar w:fldCharType="separate"/>
        </w:r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4</w:t>
        </w:r>
        <w:r w:rsidR="004D4F7D">
          <w:rPr>
            <w:rFonts w:ascii="Times New Roman" w:hAnsi="Times New Roman"/>
          </w:rPr>
          <w:fldChar w:fldCharType="end"/>
        </w:r>
      </w:hyperlink>
      <w:r w:rsidRPr="00914995">
        <w:rPr>
          <w:rFonts w:ascii="Times New Roman" w:hAnsi="Times New Roman"/>
          <w:lang w:val="en-US"/>
        </w:rPr>
        <w:t xml:space="preserve"> and above 90% patients received hospital care in the month preceding death in 2009.</w:t>
      </w:r>
      <w:r>
        <w:rPr>
          <w:rFonts w:ascii="Times New Roman" w:hAnsi="Times New Roman"/>
        </w:rPr>
        <w:fldChar w:fldCharType="begin">
          <w:fldData xml:space="preserve">PEVuZE5vdGU+PENpdGU+PEF1dGhvcj5QZW5uZWM8L0F1dGhvcj48WWVhcj4yMDEyPC9ZZWFyPjxS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</w:fldData>
        </w:fldChar>
      </w:r>
      <w:r w:rsidR="00494E11" w:rsidRPr="00494E11">
        <w:rPr>
          <w:rFonts w:ascii="Times New Roman" w:hAnsi="Times New Roman"/>
          <w:lang w:val="en-US"/>
        </w:rPr>
        <w:instrText xml:space="preserve"> ADDIN EN.CITE </w:instrText>
      </w:r>
      <w:r w:rsidR="00494E11">
        <w:rPr>
          <w:rFonts w:ascii="Times New Roman" w:hAnsi="Times New Roman"/>
        </w:rPr>
        <w:fldChar w:fldCharType="begin">
          <w:fldData xml:space="preserve">PEVuZE5vdGU+PENpdGU+PEF1dGhvcj5QZW5uZWM8L0F1dGhvcj48WWVhcj4yMDEyPC9ZZWFyPjxS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</w:fldData>
        </w:fldChar>
      </w:r>
      <w:r w:rsidR="00494E11" w:rsidRPr="00494E11">
        <w:rPr>
          <w:rFonts w:ascii="Times New Roman" w:hAnsi="Times New Roman"/>
          <w:lang w:val="en-US"/>
        </w:rPr>
        <w:instrText xml:space="preserve"> ADDIN EN.CITE.DATA </w:instrText>
      </w:r>
      <w:r w:rsidR="00494E11">
        <w:rPr>
          <w:rFonts w:ascii="Times New Roman" w:hAnsi="Times New Roman"/>
        </w:rPr>
      </w:r>
      <w:r w:rsidR="00494E11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hyperlink w:anchor="_ENREF_1_2" w:tooltip="Pennec, 2012 #832" w:history="1"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2</w:t>
        </w:r>
      </w:hyperlink>
      <w:r w:rsidR="00494E11" w:rsidRPr="00494E11">
        <w:rPr>
          <w:rFonts w:ascii="Times New Roman" w:hAnsi="Times New Roman"/>
          <w:noProof/>
          <w:vertAlign w:val="superscript"/>
          <w:lang w:val="en-US"/>
        </w:rPr>
        <w:t>,</w:t>
      </w:r>
      <w:hyperlink w:anchor="_ENREF_1_3" w:tooltip="Observatoire National de la Fin de Vie, 2013 #829" w:history="1"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3</w:t>
        </w:r>
      </w:hyperlink>
      <w:r>
        <w:rPr>
          <w:rFonts w:ascii="Times New Roman" w:hAnsi="Times New Roman"/>
        </w:rPr>
        <w:fldChar w:fldCharType="end"/>
      </w:r>
      <w:r w:rsidRPr="00914995">
        <w:rPr>
          <w:rFonts w:ascii="Times New Roman" w:hAnsi="Times New Roman"/>
          <w:lang w:val="en-US"/>
        </w:rPr>
        <w:t xml:space="preserve"> We relied on this particular feature of the French healthcare system to impute mortality outside hospital among patients lost to follow-up based on their morbidity profile at last hospital discharge.</w:t>
      </w:r>
      <w:hyperlink w:anchor="_ENREF_1_5" w:tooltip="Schwarzinger, 2017 #813" w:history="1">
        <w:r w:rsidR="004D4F7D">
          <w:rPr>
            <w:rFonts w:ascii="Times New Roman" w:hAnsi="Times New Roman"/>
          </w:rPr>
          <w:fldChar w:fldCharType="begin">
            <w:fldData xml:space="preserve">PEVuZE5vdGU+PENpdGU+PEF1dGhvcj5TY2h3YXJ6aW5nZXI8L0F1dGhvcj48WWVhcj4yMDE3PC9Z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DU0LTQ2MTwv
cGFnZXM+PHZvbHVtZT42Nzwvdm9sdW1lPjxudW1iZXI+MzwvbnVtYmVyPjxkYXRlcz48eWVhcj4y
MDE3PC95ZWFyPjxwdWItZGF0ZXM+PGRhdGU+U2VwPC9kYXRlPjwvcHViLWRhdGVzPjwvZGF0ZXM+
PGlzYm4+MTYwMC0wNjQxIChFbGVjdHJvbmljKSYjeEQ7MDE2OC04Mjc4IChMaW5raW5nKTwvaXNi
bj48YWNjZXNzaW9uLW51bT4yODM5NjE3MzwvYWNjZXNzaW9uLW51bT48dXJscz48cmVsYXRlZC11
cmxzPjx1cmw+aHR0cDovL3d3dy5uY2JpLm5sbS5uaWguZ292L3B1Ym1lZC8yODM5NjE3MzwvdXJs
PjwvcmVsYXRlZC11cmxzPjwvdXJscz48ZWxlY3Ryb25pYy1yZXNvdXJjZS1udW0+MTAuMTAxNi9q
LmpoZXAuMjAxNy4wMy4wMzE8L2VsZWN0cm9uaWMtcmVzb3VyY2UtbnVtPjwvcmVjb3JkPjwvQ2l0
ZT48L0VuZE5vdGU+
</w:fldData>
          </w:fldChar>
        </w:r>
        <w:r w:rsidR="004D4F7D" w:rsidRPr="00494E11">
          <w:rPr>
            <w:rFonts w:ascii="Times New Roman" w:hAnsi="Times New Roman"/>
            <w:lang w:val="en-US"/>
          </w:rPr>
          <w:instrText xml:space="preserve"> ADDIN EN.CITE </w:instrText>
        </w:r>
        <w:r w:rsidR="004D4F7D">
          <w:rPr>
            <w:rFonts w:ascii="Times New Roman" w:hAnsi="Times New Roman"/>
          </w:rPr>
          <w:fldChar w:fldCharType="begin">
            <w:fldData xml:space="preserve">PEVuZE5vdGU+PENpdGU+PEF1dGhvcj5TY2h3YXJ6aW5nZXI8L0F1dGhvcj48WWVhcj4yMDE3PC9Z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DU0LTQ2MTwv
cGFnZXM+PHZvbHVtZT42Nzwvdm9sdW1lPjxudW1iZXI+MzwvbnVtYmVyPjxkYXRlcz48eWVhcj4y
MDE3PC95ZWFyPjxwdWItZGF0ZXM+PGRhdGU+U2VwPC9kYXRlPjwvcHViLWRhdGVzPjwvZGF0ZXM+
PGlzYm4+MTYwMC0wNjQxIChFbGVjdHJvbmljKSYjeEQ7MDE2OC04Mjc4IChMaW5raW5nKTwvaXNi
bj48YWNjZXNzaW9uLW51bT4yODM5NjE3MzwvYWNjZXNzaW9uLW51bT48dXJscz48cmVsYXRlZC11
cmxzPjx1cmw+aHR0cDovL3d3dy5uY2JpLm5sbS5uaWguZ292L3B1Ym1lZC8yODM5NjE3MzwvdXJs
PjwvcmVsYXRlZC11cmxzPjwvdXJscz48ZWxlY3Ryb25pYy1yZXNvdXJjZS1udW0+MTAuMTAxNi9q
LmpoZXAuMjAxNy4wMy4wMzE8L2VsZWN0cm9uaWMtcmVzb3VyY2UtbnVtPjwvcmVjb3JkPjwvQ2l0
ZT48L0VuZE5vdGU+
</w:fldData>
          </w:fldChar>
        </w:r>
        <w:r w:rsidR="004D4F7D" w:rsidRPr="00494E11">
          <w:rPr>
            <w:rFonts w:ascii="Times New Roman" w:hAnsi="Times New Roman"/>
            <w:lang w:val="en-US"/>
          </w:rPr>
          <w:instrText xml:space="preserve"> ADDIN EN.CITE.DATA </w:instrText>
        </w:r>
        <w:r w:rsidR="004D4F7D">
          <w:rPr>
            <w:rFonts w:ascii="Times New Roman" w:hAnsi="Times New Roman"/>
          </w:rPr>
        </w:r>
        <w:r w:rsidR="004D4F7D">
          <w:rPr>
            <w:rFonts w:ascii="Times New Roman" w:hAnsi="Times New Roman"/>
          </w:rPr>
          <w:fldChar w:fldCharType="end"/>
        </w:r>
        <w:r w:rsidR="004D4F7D">
          <w:rPr>
            <w:rFonts w:ascii="Times New Roman" w:hAnsi="Times New Roman"/>
          </w:rPr>
        </w:r>
        <w:r w:rsidR="004D4F7D">
          <w:rPr>
            <w:rFonts w:ascii="Times New Roman" w:hAnsi="Times New Roman"/>
          </w:rPr>
          <w:fldChar w:fldCharType="separate"/>
        </w:r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5</w:t>
        </w:r>
        <w:r w:rsidR="004D4F7D">
          <w:rPr>
            <w:rFonts w:ascii="Times New Roman" w:hAnsi="Times New Roman"/>
          </w:rPr>
          <w:fldChar w:fldCharType="end"/>
        </w:r>
      </w:hyperlink>
      <w:r w:rsidRPr="00914995">
        <w:rPr>
          <w:rFonts w:ascii="Times New Roman" w:hAnsi="Times New Roman"/>
          <w:lang w:val="en-US"/>
        </w:rPr>
        <w:t xml:space="preserve"> </w:t>
      </w:r>
    </w:p>
    <w:p w14:paraId="05931FD5" w14:textId="77777777" w:rsidR="00914995" w:rsidRPr="00C8782D" w:rsidRDefault="00914995" w:rsidP="00914995">
      <w:pPr>
        <w:pStyle w:val="Heading3"/>
      </w:pPr>
      <w:bookmarkStart w:id="7" w:name="_Toc317760607"/>
      <w:bookmarkStart w:id="8" w:name="_Toc326838819"/>
      <w:bookmarkStart w:id="9" w:name="_Toc326839043"/>
      <w:bookmarkStart w:id="10" w:name="_Toc523741342"/>
      <w:bookmarkStart w:id="11" w:name="_Toc4575986"/>
      <w:r w:rsidRPr="00C8782D">
        <w:t>Methods</w:t>
      </w:r>
      <w:bookmarkEnd w:id="7"/>
      <w:bookmarkEnd w:id="8"/>
      <w:bookmarkEnd w:id="9"/>
      <w:bookmarkEnd w:id="10"/>
      <w:bookmarkEnd w:id="11"/>
    </w:p>
    <w:p w14:paraId="7838D27E" w14:textId="77777777" w:rsidR="00914995" w:rsidRPr="00914995" w:rsidRDefault="00914995" w:rsidP="00914995">
      <w:pPr>
        <w:spacing w:before="120"/>
        <w:rPr>
          <w:rFonts w:ascii="Times New Roman" w:hAnsi="Times New Roman"/>
          <w:lang w:val="en-US"/>
        </w:rPr>
      </w:pPr>
      <w:r w:rsidRPr="00914995">
        <w:rPr>
          <w:rFonts w:ascii="Times New Roman" w:hAnsi="Times New Roman"/>
          <w:lang w:val="en-US"/>
        </w:rPr>
        <w:t>The French National Hospital Discharge database contains all public and private hospital claims for acute and post-acute care from 2008 to 2013. Accordingly, the vital status of each patient diagnosed with HNSCC can be followed with use all his/her admissions to hospital until in-hospital death or last hospital discharge in 2008-2013. In patients alive at last hospital discharge, all hospital records are informative on their morbidity profile and therefore immediate mortality risk outside hospital.</w:t>
      </w:r>
      <w:hyperlink w:anchor="_ENREF_1_6" w:tooltip="Schildcrout, 2010 #818" w:history="1">
        <w:r w:rsidR="004D4F7D">
          <w:rPr>
            <w:rFonts w:ascii="Times New Roman" w:hAnsi="Times New Roman"/>
          </w:rPr>
          <w:fldChar w:fldCharType="begin">
            <w:fldData xml:space="preserve">PEVuZE5vdGU+PENpdGU+PEF1dGhvcj5TY2hpbGRjcm91dDwvQXV0aG9yPjxZZWFyPjIwMTA8L1ll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</w:fldData>
          </w:fldChar>
        </w:r>
        <w:r w:rsidR="004D4F7D" w:rsidRPr="00494E11">
          <w:rPr>
            <w:rFonts w:ascii="Times New Roman" w:hAnsi="Times New Roman"/>
            <w:lang w:val="en-US"/>
          </w:rPr>
          <w:instrText xml:space="preserve"> ADDIN EN.CITE </w:instrText>
        </w:r>
        <w:r w:rsidR="004D4F7D">
          <w:rPr>
            <w:rFonts w:ascii="Times New Roman" w:hAnsi="Times New Roman"/>
          </w:rPr>
          <w:fldChar w:fldCharType="begin">
            <w:fldData xml:space="preserve">PEVuZE5vdGU+PENpdGU+PEF1dGhvcj5TY2hpbGRjcm91dDwvQXV0aG9yPjxZZWFyPjIwMTA8L1ll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</w:fldData>
          </w:fldChar>
        </w:r>
        <w:r w:rsidR="004D4F7D" w:rsidRPr="00494E11">
          <w:rPr>
            <w:rFonts w:ascii="Times New Roman" w:hAnsi="Times New Roman"/>
            <w:lang w:val="en-US"/>
          </w:rPr>
          <w:instrText xml:space="preserve"> ADDIN EN.CITE.DATA </w:instrText>
        </w:r>
        <w:r w:rsidR="004D4F7D">
          <w:rPr>
            <w:rFonts w:ascii="Times New Roman" w:hAnsi="Times New Roman"/>
          </w:rPr>
        </w:r>
        <w:r w:rsidR="004D4F7D">
          <w:rPr>
            <w:rFonts w:ascii="Times New Roman" w:hAnsi="Times New Roman"/>
          </w:rPr>
          <w:fldChar w:fldCharType="end"/>
        </w:r>
        <w:r w:rsidR="004D4F7D">
          <w:rPr>
            <w:rFonts w:ascii="Times New Roman" w:hAnsi="Times New Roman"/>
          </w:rPr>
        </w:r>
        <w:r w:rsidR="004D4F7D">
          <w:rPr>
            <w:rFonts w:ascii="Times New Roman" w:hAnsi="Times New Roman"/>
          </w:rPr>
          <w:fldChar w:fldCharType="separate"/>
        </w:r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6</w:t>
        </w:r>
        <w:r w:rsidR="004D4F7D">
          <w:rPr>
            <w:rFonts w:ascii="Times New Roman" w:hAnsi="Times New Roman"/>
          </w:rPr>
          <w:fldChar w:fldCharType="end"/>
        </w:r>
      </w:hyperlink>
      <w:r w:rsidRPr="00914995">
        <w:rPr>
          <w:rFonts w:ascii="Times New Roman" w:hAnsi="Times New Roman"/>
          <w:lang w:val="en-US"/>
        </w:rPr>
        <w:t xml:space="preserve"> </w:t>
      </w:r>
    </w:p>
    <w:p w14:paraId="36F01ABE" w14:textId="77777777" w:rsidR="00914995" w:rsidRPr="00914995" w:rsidRDefault="00914995" w:rsidP="00914995">
      <w:pPr>
        <w:spacing w:before="120"/>
        <w:rPr>
          <w:rFonts w:ascii="Times New Roman" w:hAnsi="Times New Roman"/>
          <w:lang w:val="en-US"/>
        </w:rPr>
      </w:pPr>
      <w:r w:rsidRPr="00914995">
        <w:rPr>
          <w:rFonts w:ascii="Times New Roman" w:hAnsi="Times New Roman"/>
          <w:lang w:val="en-US"/>
        </w:rPr>
        <w:t xml:space="preserve">We used a sequential approach by year of hospital admission to impute mortality outside hospital among all patients with a diagnosis of HNSCC and lost to follow-up in the same year. Expectedly, patients admitted to hospital in 2008 had the lowest level of attrition as they may be followed at hospital over the next five years (2009-2013). Therefore, we </w:t>
      </w:r>
      <w:proofErr w:type="spellStart"/>
      <w:r w:rsidRPr="00914995">
        <w:rPr>
          <w:rFonts w:ascii="Times New Roman" w:hAnsi="Times New Roman"/>
          <w:lang w:val="en-US"/>
        </w:rPr>
        <w:t>characterised</w:t>
      </w:r>
      <w:proofErr w:type="spellEnd"/>
      <w:r w:rsidRPr="00914995">
        <w:rPr>
          <w:rFonts w:ascii="Times New Roman" w:hAnsi="Times New Roman"/>
          <w:lang w:val="en-US"/>
        </w:rPr>
        <w:t xml:space="preserve"> the morbidity profile of patients with known vital status in 2008 with use of all hospital records of 2008 and estimated the probability of death in a given year with use of multivariate logistic regression. Then we imputed mortality outside hospital at an optimal cut-off (min 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  <w:sz w:val="20"/>
                <w:szCs w:val="20"/>
              </w:rPr>
            </m:ctrlPr>
          </m:dPr>
          <m:e>
            <m:rad>
              <m:radPr>
                <m:degHide m:val="1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(1-</m:t>
                    </m:r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pecificity</m:t>
                    </m:r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0"/>
                    <w:szCs w:val="20"/>
                    <w:lang w:val="en-US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(1-</m:t>
                    </m:r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ensitivity</m:t>
                    </m:r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2</m:t>
                    </m:r>
                  </m:sup>
                </m:sSup>
              </m:e>
            </m:rad>
          </m:e>
        </m:d>
      </m:oMath>
      <w:r w:rsidRPr="00914995">
        <w:rPr>
          <w:rFonts w:ascii="Times New Roman" w:eastAsiaTheme="minorEastAsia" w:hAnsi="Times New Roman"/>
          <w:sz w:val="20"/>
          <w:szCs w:val="20"/>
          <w:lang w:val="en-US"/>
        </w:rPr>
        <w:t xml:space="preserve">) based on the morbidity profile of </w:t>
      </w:r>
      <w:r w:rsidRPr="00914995">
        <w:rPr>
          <w:rFonts w:ascii="Times New Roman" w:hAnsi="Times New Roman"/>
          <w:lang w:val="en-US"/>
        </w:rPr>
        <w:t xml:space="preserve">patients lost to follow-up at hospital from 2008 to 2013. Finally, because the proportion of patients lost to follow-up at hospital increases exponentially in 2013, we censored all information on vital status at July 1, 2013 in the study population selected in 2010-12, i.e., after the initial treatment period of six months necessary to </w:t>
      </w:r>
      <w:proofErr w:type="spellStart"/>
      <w:r w:rsidRPr="00914995">
        <w:rPr>
          <w:rFonts w:ascii="Times New Roman" w:hAnsi="Times New Roman"/>
          <w:lang w:val="en-US"/>
        </w:rPr>
        <w:t>characterise</w:t>
      </w:r>
      <w:proofErr w:type="spellEnd"/>
      <w:r w:rsidRPr="00914995">
        <w:rPr>
          <w:rFonts w:ascii="Times New Roman" w:hAnsi="Times New Roman"/>
          <w:lang w:val="en-US"/>
        </w:rPr>
        <w:t xml:space="preserve"> patients first diagnosed with HNSCC in December 2012.</w:t>
      </w:r>
    </w:p>
    <w:p w14:paraId="343EC550" w14:textId="77777777" w:rsidR="00914995" w:rsidRPr="00914995" w:rsidRDefault="00914995" w:rsidP="00914995">
      <w:pPr>
        <w:spacing w:before="120"/>
        <w:rPr>
          <w:rFonts w:ascii="Times New Roman" w:hAnsi="Times New Roman"/>
          <w:lang w:val="en-US"/>
        </w:rPr>
      </w:pPr>
      <w:r w:rsidRPr="00914995">
        <w:rPr>
          <w:rFonts w:ascii="Times New Roman" w:hAnsi="Times New Roman"/>
          <w:lang w:val="en-US"/>
        </w:rPr>
        <w:t>To characterize morbidity profiles, a large amount of information was retrieved from all hospital records in a given year:</w:t>
      </w:r>
    </w:p>
    <w:p w14:paraId="6724632E" w14:textId="77777777" w:rsidR="00914995" w:rsidRPr="00C8782D" w:rsidRDefault="00914995" w:rsidP="00914995">
      <w:pPr>
        <w:pStyle w:val="ListParagraph"/>
        <w:numPr>
          <w:ilvl w:val="0"/>
          <w:numId w:val="30"/>
        </w:numPr>
        <w:spacing w:after="0"/>
        <w:ind w:left="284" w:hanging="284"/>
        <w:jc w:val="both"/>
        <w:rPr>
          <w:rFonts w:ascii="Times New Roman" w:hAnsi="Times New Roman"/>
        </w:rPr>
      </w:pPr>
      <w:r w:rsidRPr="00C8782D">
        <w:rPr>
          <w:rFonts w:ascii="Times New Roman" w:hAnsi="Times New Roman"/>
          <w:i/>
        </w:rPr>
        <w:t>Demographics</w:t>
      </w:r>
      <w:r>
        <w:rPr>
          <w:rFonts w:ascii="Times New Roman" w:hAnsi="Times New Roman"/>
        </w:rPr>
        <w:t xml:space="preserve">: gender, </w:t>
      </w:r>
      <w:r w:rsidRPr="00C8782D">
        <w:rPr>
          <w:rFonts w:ascii="Times New Roman" w:hAnsi="Times New Roman"/>
        </w:rPr>
        <w:t>age in January</w:t>
      </w:r>
      <w:r>
        <w:rPr>
          <w:rFonts w:ascii="Times New Roman" w:hAnsi="Times New Roman"/>
        </w:rPr>
        <w:t>, zip code of residency categorized in French regions</w:t>
      </w:r>
      <w:r w:rsidRPr="00C8782D">
        <w:rPr>
          <w:rFonts w:ascii="Times New Roman" w:hAnsi="Times New Roman"/>
        </w:rPr>
        <w:t>.</w:t>
      </w:r>
    </w:p>
    <w:p w14:paraId="79FDC2BC" w14:textId="77777777" w:rsidR="00914995" w:rsidRPr="00B8068F" w:rsidRDefault="00914995" w:rsidP="00914995">
      <w:pPr>
        <w:pStyle w:val="ListParagraph"/>
        <w:numPr>
          <w:ilvl w:val="0"/>
          <w:numId w:val="30"/>
        </w:numPr>
        <w:spacing w:after="0"/>
        <w:ind w:left="284" w:hanging="284"/>
        <w:jc w:val="both"/>
        <w:rPr>
          <w:rFonts w:ascii="Times New Roman" w:hAnsi="Times New Roman"/>
        </w:rPr>
      </w:pPr>
      <w:r w:rsidRPr="00B8068F">
        <w:rPr>
          <w:rFonts w:ascii="Times New Roman" w:hAnsi="Times New Roman"/>
          <w:i/>
        </w:rPr>
        <w:t>Primary cancer other than HNSCC</w:t>
      </w:r>
      <w:r w:rsidRPr="00B8068F">
        <w:rPr>
          <w:rFonts w:ascii="Times New Roman" w:hAnsi="Times New Roman"/>
        </w:rPr>
        <w:t xml:space="preserve">: </w:t>
      </w:r>
      <w:r>
        <w:rPr>
          <w:rFonts w:ascii="Times New Roman" w:hAnsi="Times New Roman"/>
          <w:iCs/>
        </w:rPr>
        <w:t>lung cancer,</w:t>
      </w:r>
      <w:r w:rsidRPr="00B8068F">
        <w:rPr>
          <w:rFonts w:ascii="Times New Roman" w:hAnsi="Times New Roman"/>
          <w:iCs/>
        </w:rPr>
        <w:t xml:space="preserve"> </w:t>
      </w:r>
      <w:proofErr w:type="spellStart"/>
      <w:r w:rsidRPr="00B8068F">
        <w:rPr>
          <w:rFonts w:ascii="Times New Roman" w:hAnsi="Times New Roman"/>
          <w:iCs/>
        </w:rPr>
        <w:t>oesophageal</w:t>
      </w:r>
      <w:proofErr w:type="spellEnd"/>
      <w:r w:rsidRPr="00B8068F">
        <w:rPr>
          <w:rFonts w:ascii="Times New Roman" w:hAnsi="Times New Roman"/>
          <w:iCs/>
        </w:rPr>
        <w:t xml:space="preserve"> cancer</w:t>
      </w:r>
      <w:r>
        <w:rPr>
          <w:rFonts w:ascii="Times New Roman" w:hAnsi="Times New Roman"/>
          <w:iCs/>
        </w:rPr>
        <w:t>,</w:t>
      </w:r>
      <w:r w:rsidRPr="00B8068F">
        <w:rPr>
          <w:rFonts w:ascii="Times New Roman" w:hAnsi="Times New Roman"/>
          <w:iCs/>
        </w:rPr>
        <w:t xml:space="preserve"> and any other primary cancer</w:t>
      </w:r>
      <w:r>
        <w:rPr>
          <w:rFonts w:ascii="Times New Roman" w:hAnsi="Times New Roman"/>
          <w:iCs/>
        </w:rPr>
        <w:t>.</w:t>
      </w:r>
      <w:hyperlink w:anchor="_ENREF_1_7" w:tooltip="Jegu, 2014 #104" w:history="1">
        <w:r w:rsidR="004D4F7D">
          <w:rPr>
            <w:rFonts w:ascii="Times New Roman" w:hAnsi="Times New Roman"/>
            <w:iCs/>
          </w:rPr>
          <w:fldChar w:fldCharType="begin"/>
        </w:r>
        <w:r w:rsidR="004D4F7D">
          <w:rPr>
            <w:rFonts w:ascii="Times New Roman" w:hAnsi="Times New Roman"/>
            <w:iCs/>
          </w:rPr>
          <w:instrText xml:space="preserve"> ADDIN EN.CITE &lt;EndNote&gt;&lt;Cite&gt;&lt;Author&gt;Jegu&lt;/Author&gt;&lt;Year&gt;2014&lt;/Year&gt;&lt;RecNum&gt;104&lt;/RecNum&gt;&lt;DisplayText&gt;&lt;style face="superscript"&gt;7&lt;/style&gt;&lt;/DisplayText&gt;&lt;record&gt;&lt;rec-number&gt;104&lt;/rec-number&gt;&lt;foreign-keys&gt;&lt;key app="EN" db-id="eppf5rrfqrxtxee99pw5evzpeevvzxaf0f0d"&gt;104&lt;/key&gt;&lt;/foreign-keys&gt;&lt;ref-type name="Journal Article"&gt;17&lt;/ref-type&gt;&lt;contributors&gt;&lt;authors&gt;&lt;author&gt;Jegu, J.&lt;/author&gt;&lt;author&gt;Colonna, M.&lt;/author&gt;&lt;author&gt;Daubisse-Marliac, L.&lt;/author&gt;&lt;author&gt;Tretarre, B.&lt;/author&gt;&lt;author&gt;Ganry, O.&lt;/author&gt;&lt;author&gt;Guizard, A. V.&lt;/author&gt;&lt;author&gt;Bara, S.&lt;/author&gt;&lt;author&gt;Troussard, X.&lt;/author&gt;&lt;author&gt;Bouvier, V.&lt;/author&gt;&lt;author&gt;Woronoff, A. S.&lt;/author&gt;&lt;author&gt;Velten, M.&lt;/author&gt;&lt;/authors&gt;&lt;/contributors&gt;&lt;auth-address&gt;Registre des cancers du Bas-Rhin, Laboratoire d&amp;apos;Epidemiologie et de Sante Publique, EA3430, FMTS, Universite de Strasbourg, 4 rue Kirschleger, Strasbourg, CEDEX 67085, France. jeremie.jegu@unistra.fr.&lt;/auth-address&gt;&lt;titles&gt;&lt;title&gt;The effect of patient characteristics on second primary cancer risk in France&lt;/title&gt;&lt;secondary-title&gt;BMC Cancer&lt;/secondary-title&gt;&lt;alt-title&gt;BMC cancer&lt;/alt-title&gt;&lt;/titles&gt;&lt;periodical&gt;&lt;full-title&gt;BMC Cancer&lt;/full-title&gt;&lt;abbr-1&gt;BMC cancer&lt;/abbr-1&gt;&lt;/periodical&gt;&lt;alt-periodical&gt;&lt;full-title&gt;BMC Cancer&lt;/full-title&gt;&lt;abbr-1&gt;BMC cancer&lt;/abbr-1&gt;&lt;/alt-periodical&gt;&lt;pages&gt;94&lt;/pages&gt;&lt;volume&gt;14&lt;/volume&gt;&lt;dates&gt;&lt;year&gt;2014&lt;/year&gt;&lt;/dates&gt;&lt;isbn&gt;1471-2407 (Electronic)&amp;#xD;1471-2407 (Linking)&lt;/isbn&gt;&lt;accession-num&gt;24528929&lt;/accession-num&gt;&lt;urls&gt;&lt;related-urls&gt;&lt;url&gt;http://www.ncbi.nlm.nih.gov/pubmed/24528929&lt;/url&gt;&lt;/related-urls&gt;&lt;/urls&gt;&lt;custom2&gt;3927622&lt;/custom2&gt;&lt;electronic-resource-num&gt;10.1186/1471-2407-14-94&lt;/electronic-resource-num&gt;&lt;/record&gt;&lt;/Cite&gt;&lt;/EndNote&gt;</w:instrText>
        </w:r>
        <w:r w:rsidR="004D4F7D">
          <w:rPr>
            <w:rFonts w:ascii="Times New Roman" w:hAnsi="Times New Roman"/>
            <w:iCs/>
          </w:rPr>
          <w:fldChar w:fldCharType="separate"/>
        </w:r>
        <w:r w:rsidR="004D4F7D" w:rsidRPr="00494E11">
          <w:rPr>
            <w:rFonts w:ascii="Times New Roman" w:hAnsi="Times New Roman"/>
            <w:iCs/>
            <w:noProof/>
            <w:vertAlign w:val="superscript"/>
          </w:rPr>
          <w:t>7</w:t>
        </w:r>
        <w:r w:rsidR="004D4F7D">
          <w:rPr>
            <w:rFonts w:ascii="Times New Roman" w:hAnsi="Times New Roman"/>
            <w:iCs/>
          </w:rPr>
          <w:fldChar w:fldCharType="end"/>
        </w:r>
      </w:hyperlink>
    </w:p>
    <w:p w14:paraId="17249D23" w14:textId="77777777" w:rsidR="00914995" w:rsidRPr="00B8068F" w:rsidRDefault="00914995" w:rsidP="00914995">
      <w:pPr>
        <w:pStyle w:val="ListParagraph"/>
        <w:numPr>
          <w:ilvl w:val="0"/>
          <w:numId w:val="30"/>
        </w:numPr>
        <w:spacing w:after="0"/>
        <w:ind w:left="284" w:hanging="284"/>
        <w:jc w:val="both"/>
        <w:rPr>
          <w:rFonts w:ascii="Times New Roman" w:hAnsi="Times New Roman"/>
        </w:rPr>
      </w:pPr>
      <w:r w:rsidRPr="00B8068F">
        <w:rPr>
          <w:rFonts w:ascii="Times New Roman" w:hAnsi="Times New Roman"/>
          <w:i/>
          <w:iCs/>
        </w:rPr>
        <w:t>Cancer stage</w:t>
      </w:r>
      <w:r>
        <w:rPr>
          <w:rFonts w:ascii="Times New Roman" w:hAnsi="Times New Roman"/>
          <w:iCs/>
        </w:rPr>
        <w:t>: distant metastasis (ICD-10 C78-C79), and otherwise lymph nodes (ICD-10 C77).</w:t>
      </w:r>
    </w:p>
    <w:p w14:paraId="72ACFE7C" w14:textId="77777777" w:rsidR="00914995" w:rsidRPr="00C8782D" w:rsidRDefault="00914995" w:rsidP="00914995">
      <w:pPr>
        <w:pStyle w:val="ListParagraph"/>
        <w:numPr>
          <w:ilvl w:val="0"/>
          <w:numId w:val="30"/>
        </w:numPr>
        <w:spacing w:after="0"/>
        <w:ind w:left="284" w:hanging="284"/>
        <w:jc w:val="both"/>
        <w:rPr>
          <w:rFonts w:ascii="Times New Roman" w:hAnsi="Times New Roman"/>
        </w:rPr>
      </w:pPr>
      <w:r w:rsidRPr="00C8782D">
        <w:rPr>
          <w:rFonts w:ascii="Times New Roman" w:hAnsi="Times New Roman"/>
          <w:i/>
        </w:rPr>
        <w:t xml:space="preserve">Causes-of-death other than </w:t>
      </w:r>
      <w:r>
        <w:rPr>
          <w:rFonts w:ascii="Times New Roman" w:hAnsi="Times New Roman"/>
          <w:i/>
        </w:rPr>
        <w:t>cancer</w:t>
      </w:r>
      <w:r w:rsidRPr="00C8782D">
        <w:rPr>
          <w:rFonts w:ascii="Times New Roman" w:hAnsi="Times New Roman"/>
          <w:i/>
        </w:rPr>
        <w:t>.</w:t>
      </w:r>
      <w:r w:rsidRPr="00C8782D">
        <w:rPr>
          <w:rFonts w:ascii="Times New Roman" w:hAnsi="Times New Roman"/>
        </w:rPr>
        <w:t xml:space="preserve"> We relied on the Global Burden of Disease study methodology to disentangle ICD-10 codes acceptable as an underlying cause-of-death from “garbage codes”.</w:t>
      </w:r>
      <w:r>
        <w:rPr>
          <w:rFonts w:ascii="Times New Roman" w:hAnsi="Times New Roman"/>
        </w:rPr>
        <w:fldChar w:fldCharType="begin">
          <w:fldData xml:space="preserve">PEVuZE5vdGU+PENpdGU+PEF1dGhvcj5Mb3phbm88L0F1dGhvcj48WWVhcj4yMDEyPC9ZZWFyPjxS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</w:fldData>
        </w:fldChar>
      </w:r>
      <w:r w:rsidR="00494E11">
        <w:rPr>
          <w:rFonts w:ascii="Times New Roman" w:hAnsi="Times New Roman"/>
        </w:rPr>
        <w:instrText xml:space="preserve"> ADDIN EN.CITE </w:instrText>
      </w:r>
      <w:r w:rsidR="00494E11">
        <w:rPr>
          <w:rFonts w:ascii="Times New Roman" w:hAnsi="Times New Roman"/>
        </w:rPr>
        <w:fldChar w:fldCharType="begin">
          <w:fldData xml:space="preserve">PEVuZE5vdGU+PENpdGU+PEF1dGhvcj5Mb3phbm88L0F1dGhvcj48WWVhcj4yMDEyPC9ZZWFyPjxS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</w:fldData>
        </w:fldChar>
      </w:r>
      <w:r w:rsidR="00494E11">
        <w:rPr>
          <w:rFonts w:ascii="Times New Roman" w:hAnsi="Times New Roman"/>
        </w:rPr>
        <w:instrText xml:space="preserve"> ADDIN EN.CITE.DATA </w:instrText>
      </w:r>
      <w:r w:rsidR="00494E11">
        <w:rPr>
          <w:rFonts w:ascii="Times New Roman" w:hAnsi="Times New Roman"/>
        </w:rPr>
      </w:r>
      <w:r w:rsidR="00494E11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hyperlink w:anchor="_ENREF_1_8" w:tooltip="Lozano, 2012 #255" w:history="1">
        <w:r w:rsidR="004D4F7D" w:rsidRPr="00494E11">
          <w:rPr>
            <w:rFonts w:ascii="Times New Roman" w:hAnsi="Times New Roman"/>
            <w:noProof/>
            <w:vertAlign w:val="superscript"/>
          </w:rPr>
          <w:t>8</w:t>
        </w:r>
      </w:hyperlink>
      <w:r w:rsidR="00494E11" w:rsidRPr="00494E11">
        <w:rPr>
          <w:rFonts w:ascii="Times New Roman" w:hAnsi="Times New Roman"/>
          <w:noProof/>
          <w:vertAlign w:val="superscript"/>
        </w:rPr>
        <w:t>,</w:t>
      </w:r>
      <w:hyperlink w:anchor="_ENREF_1_9" w:tooltip="Naghavi, 2010 #338" w:history="1">
        <w:r w:rsidR="004D4F7D" w:rsidRPr="00494E11">
          <w:rPr>
            <w:rFonts w:ascii="Times New Roman" w:hAnsi="Times New Roman"/>
            <w:noProof/>
            <w:vertAlign w:val="superscript"/>
          </w:rPr>
          <w:t>9</w:t>
        </w:r>
      </w:hyperlink>
      <w:r>
        <w:rPr>
          <w:rFonts w:ascii="Times New Roman" w:hAnsi="Times New Roman"/>
        </w:rPr>
        <w:fldChar w:fldCharType="end"/>
      </w:r>
      <w:r w:rsidRPr="00C8782D">
        <w:rPr>
          <w:rFonts w:ascii="Times New Roman" w:hAnsi="Times New Roman"/>
        </w:rPr>
        <w:t xml:space="preserve"> Acceptable causes-of-death and conditions that are intermediate causes of death (e.g., ICD-10 N17 for acute renal failure) were recorded by ICD-10 chapter. In absence of an acceptable cause-of-death, conditions that cannot be considered as the underlying cause-of-death were recorded by ICD-10 chapter (e.g., ICD-10 K02 codes for dental caries). </w:t>
      </w:r>
    </w:p>
    <w:p w14:paraId="71ABD2C8" w14:textId="77777777" w:rsidR="00914995" w:rsidRPr="00C8782D" w:rsidRDefault="00914995" w:rsidP="00914995">
      <w:pPr>
        <w:pStyle w:val="ListParagraph"/>
        <w:numPr>
          <w:ilvl w:val="0"/>
          <w:numId w:val="30"/>
        </w:numPr>
        <w:spacing w:after="0"/>
        <w:ind w:left="284" w:hanging="284"/>
        <w:jc w:val="both"/>
        <w:rPr>
          <w:rFonts w:ascii="Times New Roman" w:hAnsi="Times New Roman"/>
        </w:rPr>
      </w:pPr>
      <w:r>
        <w:rPr>
          <w:rFonts w:ascii="Times New Roman" w:hAnsi="Times New Roman"/>
          <w:i/>
        </w:rPr>
        <w:t>Other p</w:t>
      </w:r>
      <w:r w:rsidRPr="00C8782D">
        <w:rPr>
          <w:rFonts w:ascii="Times New Roman" w:hAnsi="Times New Roman"/>
          <w:i/>
        </w:rPr>
        <w:t>rognostic factors</w:t>
      </w:r>
      <w:r w:rsidRPr="00C8782D">
        <w:rPr>
          <w:rFonts w:ascii="Times New Roman" w:hAnsi="Times New Roman"/>
        </w:rPr>
        <w:t>. Several factors of ICD-10 chapters XVIII and XXI were recorded: palliative care (</w:t>
      </w:r>
      <w:r>
        <w:rPr>
          <w:rFonts w:ascii="Times New Roman" w:hAnsi="Times New Roman"/>
        </w:rPr>
        <w:t xml:space="preserve">ICD-10 </w:t>
      </w:r>
      <w:r w:rsidRPr="00C8782D">
        <w:rPr>
          <w:rFonts w:ascii="Times New Roman" w:hAnsi="Times New Roman"/>
        </w:rPr>
        <w:t>Z51</w:t>
      </w:r>
      <w:r w:rsidRPr="00C8782D">
        <w:rPr>
          <w:rFonts w:ascii="Times New Roman" w:hAnsi="Times New Roman"/>
          <w:color w:val="000000"/>
        </w:rPr>
        <w:t>.</w:t>
      </w:r>
      <w:r w:rsidRPr="00C8782D">
        <w:rPr>
          <w:rFonts w:ascii="Times New Roman" w:hAnsi="Times New Roman"/>
        </w:rPr>
        <w:t>5); chronic dialysis</w:t>
      </w:r>
      <w:r>
        <w:rPr>
          <w:rFonts w:ascii="Times New Roman" w:hAnsi="Times New Roman"/>
        </w:rPr>
        <w:t xml:space="preserve"> (medical procedures)</w:t>
      </w:r>
      <w:r w:rsidRPr="00C8782D">
        <w:rPr>
          <w:rFonts w:ascii="Times New Roman" w:hAnsi="Times New Roman"/>
        </w:rPr>
        <w:t xml:space="preserve">; </w:t>
      </w:r>
      <w:r>
        <w:rPr>
          <w:rFonts w:ascii="Times New Roman" w:hAnsi="Times New Roman"/>
        </w:rPr>
        <w:t>transplantation status (ICD-</w:t>
      </w:r>
      <w:r>
        <w:rPr>
          <w:rFonts w:ascii="Times New Roman" w:hAnsi="Times New Roman"/>
        </w:rPr>
        <w:lastRenderedPageBreak/>
        <w:t xml:space="preserve">10 Z94; T86 and medical procedures); </w:t>
      </w:r>
      <w:r w:rsidRPr="00C8782D">
        <w:rPr>
          <w:rFonts w:ascii="Times New Roman" w:hAnsi="Times New Roman"/>
        </w:rPr>
        <w:t>poor general condition (</w:t>
      </w:r>
      <w:r>
        <w:rPr>
          <w:rFonts w:ascii="Times New Roman" w:hAnsi="Times New Roman"/>
        </w:rPr>
        <w:t xml:space="preserve">ICD-10 </w:t>
      </w:r>
      <w:r w:rsidRPr="00C8782D">
        <w:rPr>
          <w:rFonts w:ascii="Times New Roman" w:hAnsi="Times New Roman"/>
        </w:rPr>
        <w:t>R53</w:t>
      </w:r>
      <w:r w:rsidRPr="00C8782D">
        <w:rPr>
          <w:rFonts w:ascii="Times New Roman" w:hAnsi="Times New Roman"/>
          <w:color w:val="000000"/>
        </w:rPr>
        <w:t>.</w:t>
      </w:r>
      <w:r w:rsidRPr="00C8782D">
        <w:rPr>
          <w:rFonts w:ascii="Times New Roman" w:hAnsi="Times New Roman"/>
        </w:rPr>
        <w:t>+0); shock (</w:t>
      </w:r>
      <w:r>
        <w:rPr>
          <w:rFonts w:ascii="Times New Roman" w:hAnsi="Times New Roman"/>
        </w:rPr>
        <w:t xml:space="preserve">ICD-10 </w:t>
      </w:r>
      <w:r w:rsidRPr="00C8782D">
        <w:rPr>
          <w:rFonts w:ascii="Times New Roman" w:hAnsi="Times New Roman"/>
        </w:rPr>
        <w:t>R57); bedridden (</w:t>
      </w:r>
      <w:r>
        <w:rPr>
          <w:rFonts w:ascii="Times New Roman" w:hAnsi="Times New Roman"/>
        </w:rPr>
        <w:t xml:space="preserve">ICD-10 </w:t>
      </w:r>
      <w:r w:rsidRPr="00C8782D">
        <w:rPr>
          <w:rFonts w:ascii="Times New Roman" w:hAnsi="Times New Roman"/>
        </w:rPr>
        <w:t>R26</w:t>
      </w:r>
      <w:r w:rsidRPr="00C8782D">
        <w:rPr>
          <w:rFonts w:ascii="Times New Roman" w:hAnsi="Times New Roman"/>
          <w:color w:val="000000"/>
        </w:rPr>
        <w:t>..</w:t>
      </w:r>
      <w:r w:rsidRPr="00C8782D">
        <w:rPr>
          <w:rFonts w:ascii="Times New Roman" w:hAnsi="Times New Roman"/>
        </w:rPr>
        <w:t>30 or Z74</w:t>
      </w:r>
      <w:r>
        <w:rPr>
          <w:rFonts w:ascii="Times New Roman" w:hAnsi="Times New Roman"/>
          <w:color w:val="000000"/>
        </w:rPr>
        <w:t>.</w:t>
      </w:r>
      <w:r w:rsidRPr="00C8782D">
        <w:rPr>
          <w:rFonts w:ascii="Times New Roman" w:hAnsi="Times New Roman"/>
        </w:rPr>
        <w:t>00)</w:t>
      </w:r>
      <w:r>
        <w:rPr>
          <w:rFonts w:ascii="Times New Roman" w:hAnsi="Times New Roman"/>
        </w:rPr>
        <w:t>; senility (ICD-10 R54)</w:t>
      </w:r>
      <w:r w:rsidRPr="00C8782D">
        <w:rPr>
          <w:rFonts w:ascii="Times New Roman" w:hAnsi="Times New Roman"/>
        </w:rPr>
        <w:t>.</w:t>
      </w:r>
    </w:p>
    <w:p w14:paraId="67C226AF" w14:textId="77777777" w:rsidR="00914995" w:rsidRPr="00C8782D" w:rsidRDefault="00914995" w:rsidP="00914995">
      <w:pPr>
        <w:pStyle w:val="ListParagraph"/>
        <w:numPr>
          <w:ilvl w:val="0"/>
          <w:numId w:val="30"/>
        </w:numPr>
        <w:spacing w:after="0"/>
        <w:ind w:left="284" w:hanging="284"/>
        <w:jc w:val="both"/>
        <w:rPr>
          <w:rFonts w:ascii="Times New Roman" w:hAnsi="Times New Roman"/>
        </w:rPr>
      </w:pPr>
      <w:r w:rsidRPr="00C8782D">
        <w:rPr>
          <w:rFonts w:ascii="Times New Roman" w:hAnsi="Times New Roman"/>
          <w:i/>
        </w:rPr>
        <w:t>Hospital trajectory</w:t>
      </w:r>
      <w:r>
        <w:rPr>
          <w:rFonts w:ascii="Times New Roman" w:hAnsi="Times New Roman"/>
          <w:i/>
        </w:rPr>
        <w:t xml:space="preserve"> in the year</w:t>
      </w:r>
      <w:r>
        <w:rPr>
          <w:rFonts w:ascii="Times New Roman" w:hAnsi="Times New Roman"/>
        </w:rPr>
        <w:t>:</w:t>
      </w:r>
      <w:r w:rsidRPr="00C8782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t</w:t>
      </w:r>
      <w:r w:rsidRPr="00C8782D">
        <w:rPr>
          <w:rFonts w:ascii="Times New Roman" w:hAnsi="Times New Roman"/>
        </w:rPr>
        <w:t xml:space="preserve">otal length of stay in acute inpatient care (in </w:t>
      </w:r>
      <w:r>
        <w:rPr>
          <w:rFonts w:ascii="Times New Roman" w:hAnsi="Times New Roman"/>
        </w:rPr>
        <w:t>nights</w:t>
      </w:r>
      <w:r w:rsidRPr="00C8782D">
        <w:rPr>
          <w:rFonts w:ascii="Times New Roman" w:hAnsi="Times New Roman"/>
        </w:rPr>
        <w:t>); admission in acute day case care (without inpatient care admission);</w:t>
      </w:r>
      <w:r>
        <w:rPr>
          <w:rFonts w:ascii="Times New Roman" w:hAnsi="Times New Roman"/>
        </w:rPr>
        <w:t xml:space="preserve"> emergency room admission</w:t>
      </w:r>
      <w:r w:rsidRPr="00C8782D">
        <w:rPr>
          <w:rFonts w:ascii="Times New Roman" w:hAnsi="Times New Roman"/>
        </w:rPr>
        <w:t xml:space="preserve">; </w:t>
      </w:r>
      <w:r>
        <w:rPr>
          <w:rFonts w:ascii="Times New Roman" w:hAnsi="Times New Roman"/>
        </w:rPr>
        <w:t>post-acute care admission; day case care at home; and nursing home admission</w:t>
      </w:r>
      <w:r w:rsidRPr="00C8782D">
        <w:rPr>
          <w:rFonts w:ascii="Times New Roman" w:hAnsi="Times New Roman"/>
        </w:rPr>
        <w:t>.</w:t>
      </w:r>
    </w:p>
    <w:p w14:paraId="1E52F44C" w14:textId="77777777" w:rsidR="00914995" w:rsidRPr="00914995" w:rsidRDefault="00914995" w:rsidP="00914995">
      <w:pPr>
        <w:spacing w:before="120"/>
        <w:rPr>
          <w:rFonts w:ascii="Times New Roman" w:hAnsi="Times New Roman"/>
          <w:lang w:val="en-US"/>
        </w:rPr>
      </w:pPr>
      <w:r w:rsidRPr="00914995">
        <w:rPr>
          <w:rFonts w:ascii="Times New Roman" w:hAnsi="Times New Roman"/>
          <w:lang w:val="en-US"/>
        </w:rPr>
        <w:t xml:space="preserve">In preliminary analyses, we found that patients lost to follow-up in palliative care or chronic dialysis had dramatic immediate mortality risks. Of </w:t>
      </w:r>
      <w:r w:rsidRPr="00914995">
        <w:rPr>
          <w:rStyle w:val="texte-normal"/>
          <w:rFonts w:ascii="Times New Roman" w:hAnsi="Times New Roman"/>
          <w:lang w:val="en-US"/>
        </w:rPr>
        <w:t xml:space="preserve">30 238 </w:t>
      </w:r>
      <w:r w:rsidRPr="00914995">
        <w:rPr>
          <w:rFonts w:ascii="Times New Roman" w:hAnsi="Times New Roman"/>
          <w:lang w:val="en-US"/>
        </w:rPr>
        <w:t xml:space="preserve">patients recorded in palliative care before October 2013, in-hospital death rate was 90% within 3 months. Of </w:t>
      </w:r>
      <w:r w:rsidRPr="00914995">
        <w:rPr>
          <w:rStyle w:val="texte-normal"/>
          <w:rFonts w:ascii="Times New Roman" w:hAnsi="Times New Roman"/>
          <w:lang w:val="en-US"/>
        </w:rPr>
        <w:t xml:space="preserve">618 </w:t>
      </w:r>
      <w:r w:rsidRPr="00914995">
        <w:rPr>
          <w:rFonts w:ascii="Times New Roman" w:hAnsi="Times New Roman"/>
          <w:lang w:val="en-US"/>
        </w:rPr>
        <w:t>patients on chronic dialysis at last discharge before October 2013, in-hospital death rate was 73%. We assumed that these patients lost to follow-up in palliative care or chronic dialysis before October 2013 all died immediately after hospital discharge.</w:t>
      </w:r>
    </w:p>
    <w:p w14:paraId="6F72D096" w14:textId="77777777" w:rsidR="00914995" w:rsidRPr="00C8782D" w:rsidRDefault="00914995" w:rsidP="00914995">
      <w:pPr>
        <w:pStyle w:val="Heading3"/>
      </w:pPr>
      <w:bookmarkStart w:id="12" w:name="_Toc317760608"/>
      <w:bookmarkStart w:id="13" w:name="_Toc326838820"/>
      <w:bookmarkStart w:id="14" w:name="_Toc326839044"/>
      <w:bookmarkStart w:id="15" w:name="_Toc523741343"/>
      <w:bookmarkStart w:id="16" w:name="_Toc4575987"/>
      <w:r w:rsidRPr="00C8782D">
        <w:t xml:space="preserve">Morbidity profile of </w:t>
      </w:r>
      <w:r>
        <w:t>patients</w:t>
      </w:r>
      <w:r w:rsidRPr="00C8782D">
        <w:t xml:space="preserve"> </w:t>
      </w:r>
      <w:r>
        <w:t>with HNSCC discharged</w:t>
      </w:r>
      <w:r w:rsidRPr="00C8782D">
        <w:t xml:space="preserve"> in 2008</w:t>
      </w:r>
      <w:bookmarkEnd w:id="12"/>
      <w:bookmarkEnd w:id="13"/>
      <w:bookmarkEnd w:id="14"/>
      <w:bookmarkEnd w:id="15"/>
      <w:bookmarkEnd w:id="16"/>
    </w:p>
    <w:p w14:paraId="22B9078D" w14:textId="77777777" w:rsidR="00914995" w:rsidRPr="00914995" w:rsidRDefault="00914995" w:rsidP="00914995">
      <w:pPr>
        <w:rPr>
          <w:rStyle w:val="texte-normal"/>
          <w:lang w:val="en-US"/>
        </w:rPr>
      </w:pPr>
      <w:r w:rsidRPr="00914995">
        <w:rPr>
          <w:rFonts w:ascii="Times New Roman" w:hAnsi="Times New Roman"/>
          <w:lang w:val="en-US"/>
        </w:rPr>
        <w:t>Of 40 811 patients discharged with HNSCC in 2008, 8 750 (21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eastAsia="Times New Roman" w:hAnsi="Times New Roman"/>
          <w:color w:val="000000"/>
          <w:lang w:val="en-US"/>
        </w:rPr>
        <w:t>4</w:t>
      </w:r>
      <w:r w:rsidRPr="00914995">
        <w:rPr>
          <w:rFonts w:ascii="Times New Roman" w:hAnsi="Times New Roman"/>
          <w:lang w:val="en-US"/>
        </w:rPr>
        <w:t>%) died at hospital in 2008, 26 765 (65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eastAsia="Times New Roman" w:hAnsi="Times New Roman"/>
          <w:color w:val="000000"/>
          <w:lang w:val="en-US"/>
        </w:rPr>
        <w:t>6</w:t>
      </w:r>
      <w:r w:rsidRPr="00914995">
        <w:rPr>
          <w:rFonts w:ascii="Times New Roman" w:hAnsi="Times New Roman"/>
          <w:lang w:val="en-US"/>
        </w:rPr>
        <w:t>%) were alive by the end of 2008 (</w:t>
      </w:r>
      <w:proofErr w:type="spellStart"/>
      <w:r w:rsidRPr="00914995">
        <w:rPr>
          <w:rFonts w:ascii="Times New Roman" w:hAnsi="Times New Roman"/>
          <w:lang w:val="en-US"/>
        </w:rPr>
        <w:t>ie</w:t>
      </w:r>
      <w:proofErr w:type="spellEnd"/>
      <w:r w:rsidRPr="00914995">
        <w:rPr>
          <w:rFonts w:ascii="Times New Roman" w:hAnsi="Times New Roman"/>
          <w:lang w:val="en-US"/>
        </w:rPr>
        <w:t>, they had hospital records in 2009-2013), and 5 296 (13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eastAsia="Times New Roman" w:hAnsi="Times New Roman"/>
          <w:color w:val="000000"/>
          <w:lang w:val="en-US"/>
        </w:rPr>
        <w:t>0</w:t>
      </w:r>
      <w:r w:rsidRPr="00914995">
        <w:rPr>
          <w:rFonts w:ascii="Times New Roman" w:hAnsi="Times New Roman"/>
          <w:lang w:val="en-US"/>
        </w:rPr>
        <w:t>%) were lost to follow-up at hospital in 2008 (</w:t>
      </w:r>
      <w:r w:rsidRPr="00914995">
        <w:rPr>
          <w:rFonts w:ascii="Times New Roman" w:hAnsi="Times New Roman"/>
          <w:b/>
          <w:lang w:val="en-US"/>
        </w:rPr>
        <w:t>Table 1</w:t>
      </w:r>
      <w:r w:rsidRPr="00914995">
        <w:rPr>
          <w:rFonts w:ascii="Times New Roman" w:hAnsi="Times New Roman"/>
          <w:lang w:val="en-US"/>
        </w:rPr>
        <w:t>). Patients lost to follow-up in 2008 were rather in better health than patients alive by the end of 2008 and even more so when compared to patients who died in 2008.</w:t>
      </w:r>
    </w:p>
    <w:p w14:paraId="2F6365D8" w14:textId="77777777" w:rsidR="00914995" w:rsidRPr="00C8782D" w:rsidRDefault="00914995" w:rsidP="00914995">
      <w:pPr>
        <w:pStyle w:val="Heading3"/>
      </w:pPr>
      <w:bookmarkStart w:id="17" w:name="_Toc317760609"/>
      <w:bookmarkStart w:id="18" w:name="_Toc326838821"/>
      <w:bookmarkStart w:id="19" w:name="_Toc326839045"/>
      <w:bookmarkStart w:id="20" w:name="_Toc523741344"/>
      <w:bookmarkStart w:id="21" w:name="_Toc4575988"/>
      <w:r>
        <w:t>Imputation of</w:t>
      </w:r>
      <w:r w:rsidRPr="00C8782D">
        <w:t xml:space="preserve"> mortality outside hospital from 2008 to 2013</w:t>
      </w:r>
      <w:bookmarkEnd w:id="17"/>
      <w:bookmarkEnd w:id="18"/>
      <w:bookmarkEnd w:id="19"/>
      <w:bookmarkEnd w:id="20"/>
      <w:bookmarkEnd w:id="21"/>
    </w:p>
    <w:p w14:paraId="1346DD19" w14:textId="77777777" w:rsidR="00914995" w:rsidRPr="00914995" w:rsidRDefault="00914995" w:rsidP="00914995">
      <w:pPr>
        <w:spacing w:before="120"/>
        <w:rPr>
          <w:rFonts w:ascii="Times New Roman" w:hAnsi="Times New Roman"/>
          <w:lang w:val="en-US"/>
        </w:rPr>
      </w:pPr>
      <w:r w:rsidRPr="00914995">
        <w:rPr>
          <w:rFonts w:ascii="Times New Roman" w:hAnsi="Times New Roman"/>
          <w:b/>
          <w:lang w:val="en-US"/>
        </w:rPr>
        <w:t>Table 2</w:t>
      </w:r>
      <w:r w:rsidRPr="00914995">
        <w:rPr>
          <w:rFonts w:ascii="Times New Roman" w:hAnsi="Times New Roman"/>
          <w:lang w:val="en-US"/>
        </w:rPr>
        <w:t xml:space="preserve"> shows the results of the multivariate logistic regression on the probability of in-hospital death among 35 515 patients with known vital status in 2008. Overall, the concordance reached 88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eastAsia="Times New Roman" w:hAnsi="Times New Roman"/>
          <w:color w:val="000000"/>
          <w:lang w:val="en-US"/>
        </w:rPr>
        <w:t>5</w:t>
      </w:r>
      <w:r w:rsidRPr="00914995">
        <w:rPr>
          <w:rFonts w:ascii="Times New Roman" w:hAnsi="Times New Roman"/>
          <w:lang w:val="en-US"/>
        </w:rPr>
        <w:t>% between observed and predicted deaths in 2008. At the optimal cut-off (</w:t>
      </w:r>
      <w:proofErr w:type="spellStart"/>
      <w:r w:rsidRPr="00914995">
        <w:rPr>
          <w:rFonts w:ascii="Times New Roman" w:hAnsi="Times New Roman"/>
          <w:lang w:val="en-US"/>
        </w:rPr>
        <w:t>ie</w:t>
      </w:r>
      <w:proofErr w:type="spellEnd"/>
      <w:r w:rsidRPr="00914995">
        <w:rPr>
          <w:rFonts w:ascii="Times New Roman" w:hAnsi="Times New Roman"/>
          <w:lang w:val="en-US"/>
        </w:rPr>
        <w:t>, 20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eastAsia="Times New Roman" w:hAnsi="Times New Roman"/>
          <w:color w:val="000000"/>
          <w:lang w:val="en-US"/>
        </w:rPr>
        <w:t>5</w:t>
      </w:r>
      <w:r w:rsidRPr="00914995">
        <w:rPr>
          <w:rFonts w:ascii="Times New Roman" w:hAnsi="Times New Roman"/>
          <w:lang w:val="en-US"/>
        </w:rPr>
        <w:t>% predicted probability of death), sensitivity and specificity were 79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eastAsia="Times New Roman" w:hAnsi="Times New Roman"/>
          <w:color w:val="000000"/>
          <w:lang w:val="en-US"/>
        </w:rPr>
        <w:t>8</w:t>
      </w:r>
      <w:r w:rsidRPr="00914995">
        <w:rPr>
          <w:rFonts w:ascii="Times New Roman" w:hAnsi="Times New Roman"/>
          <w:lang w:val="en-US"/>
        </w:rPr>
        <w:t>% and 76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eastAsia="Times New Roman" w:hAnsi="Times New Roman"/>
          <w:color w:val="000000"/>
          <w:lang w:val="en-US"/>
        </w:rPr>
        <w:t>9</w:t>
      </w:r>
      <w:r w:rsidRPr="00914995">
        <w:rPr>
          <w:rFonts w:ascii="Times New Roman" w:hAnsi="Times New Roman"/>
          <w:lang w:val="en-US"/>
        </w:rPr>
        <w:t xml:space="preserve">%, respectively. </w:t>
      </w:r>
    </w:p>
    <w:p w14:paraId="209CC274" w14:textId="77777777" w:rsidR="00914995" w:rsidRPr="00914995" w:rsidRDefault="00914995" w:rsidP="00914995">
      <w:pPr>
        <w:spacing w:before="120"/>
        <w:rPr>
          <w:rFonts w:ascii="Times New Roman" w:hAnsi="Times New Roman"/>
          <w:lang w:val="en-US"/>
        </w:rPr>
      </w:pPr>
      <w:r w:rsidRPr="00914995">
        <w:rPr>
          <w:rFonts w:ascii="Times New Roman" w:hAnsi="Times New Roman"/>
          <w:lang w:val="en-US"/>
        </w:rPr>
        <w:t>Mortality outside hospital was imputed at the optimal cut-off based on the morbidity profile of patients lost to follow-up at hospital from 2008 to 2013 (</w:t>
      </w:r>
      <w:r w:rsidRPr="00914995">
        <w:rPr>
          <w:rFonts w:ascii="Times New Roman" w:hAnsi="Times New Roman"/>
          <w:b/>
          <w:lang w:val="en-US"/>
        </w:rPr>
        <w:t>Table 3</w:t>
      </w:r>
      <w:r w:rsidRPr="00914995">
        <w:rPr>
          <w:rFonts w:ascii="Times New Roman" w:hAnsi="Times New Roman"/>
          <w:lang w:val="en-US"/>
        </w:rPr>
        <w:t>). Of 5 296 patients lost to follow-up at hospital in 2008, 1 450 (27</w:t>
      </w:r>
      <w:r w:rsidR="00167101">
        <w:rPr>
          <w:rFonts w:ascii="Times New Roman" w:eastAsia="Times New Roman" w:hAnsi="Times New Roman"/>
          <w:color w:val="000000"/>
          <w:lang w:val="en-US"/>
        </w:rPr>
        <w:t>.</w:t>
      </w:r>
      <w:r w:rsidRPr="00914995">
        <w:rPr>
          <w:rFonts w:ascii="Times New Roman" w:hAnsi="Times New Roman"/>
          <w:lang w:val="en-US"/>
        </w:rPr>
        <w:t xml:space="preserve">4%) deaths were imputed. While the proportion of patients lost to follow-up at hospital increased slightly from 2008 to 2012, it increased exponentially in 2013 and all information on vital status was censored at July 1, 2013.   </w:t>
      </w:r>
    </w:p>
    <w:p w14:paraId="38DCA2B9" w14:textId="77777777" w:rsidR="00914995" w:rsidRPr="00C8782D" w:rsidRDefault="00914995" w:rsidP="00914995">
      <w:pPr>
        <w:pStyle w:val="Heading3"/>
      </w:pPr>
      <w:bookmarkStart w:id="22" w:name="_Toc523741345"/>
      <w:bookmarkStart w:id="23" w:name="_Toc4575989"/>
      <w:r>
        <w:t>Cross-validation of mortality rates at 3 years</w:t>
      </w:r>
      <w:bookmarkEnd w:id="22"/>
      <w:bookmarkEnd w:id="23"/>
    </w:p>
    <w:p w14:paraId="035B7119" w14:textId="77777777" w:rsidR="00494E11" w:rsidRDefault="00914995" w:rsidP="00914995">
      <w:pPr>
        <w:spacing w:before="120"/>
        <w:rPr>
          <w:rFonts w:ascii="Times New Roman" w:hAnsi="Times New Roman"/>
          <w:iCs/>
          <w:lang w:val="en-US"/>
        </w:rPr>
      </w:pPr>
      <w:r w:rsidRPr="00914995">
        <w:rPr>
          <w:rFonts w:ascii="Times New Roman" w:hAnsi="Times New Roman"/>
          <w:b/>
          <w:lang w:val="en-US"/>
        </w:rPr>
        <w:t>Table 4</w:t>
      </w:r>
      <w:r w:rsidRPr="00914995">
        <w:rPr>
          <w:rFonts w:ascii="Times New Roman" w:hAnsi="Times New Roman"/>
          <w:lang w:val="en-US"/>
        </w:rPr>
        <w:t xml:space="preserve"> shows the mortality rates at 3 years estimated in the study population (Kaplan-Meier method) and reported in French cancer registries.</w:t>
      </w:r>
      <w:hyperlink w:anchor="_ENREF_1_10" w:tooltip="Cowppli-Bony, 2016 #226" w:history="1">
        <w:r w:rsidR="004D4F7D">
          <w:rPr>
            <w:rFonts w:ascii="Times New Roman" w:hAnsi="Times New Roman"/>
          </w:rPr>
          <w:fldChar w:fldCharType="begin"/>
        </w:r>
        <w:r w:rsidR="004D4F7D" w:rsidRPr="00494E11">
          <w:rPr>
            <w:rFonts w:ascii="Times New Roman" w:hAnsi="Times New Roman"/>
            <w:lang w:val="en-US"/>
          </w:rPr>
          <w:instrText xml:space="preserve"> ADDIN EN.CITE &lt;EndNote&gt;&lt;Cite&gt;&lt;Author&gt;Cowppli-Bony&lt;/Author&gt;&lt;Year&gt;2016&lt;/Year&gt;&lt;RecNum&gt;226&lt;/RecNum&gt;&lt;DisplayText&gt;&lt;style face="superscript"&gt;10&lt;/style&gt;&lt;/DisplayText&gt;&lt;record&gt;&lt;rec-number&gt;226&lt;/rec-number&gt;&lt;foreign-keys&gt;&lt;key app="EN" db-id="eppf5rrfqrxtxee99pw5evzpeevvzxaf0f0d"&gt;226&lt;/key&gt;&lt;/foreign-keys&gt;&lt;ref-type name="Report"&gt;27&lt;/ref-type&gt;&lt;contributors&gt;&lt;authors&gt;&lt;author&gt;Cowppli-Bony, A.&lt;/author&gt;&lt;author&gt;Uhry, Z.&lt;/author&gt;&lt;author&gt;Remontet, L.&lt;/author&gt;&lt;author&gt;Guizard, A.-V.&lt;/author&gt;&lt;author&gt;Voirin, N.&lt;/author&gt;&lt;author&gt;Monnereau, A.&lt;/author&gt;&lt;author&gt;Bouvier, A.-M.&lt;/author&gt;&lt;author&gt;Colonna, M.&lt;/author&gt;&lt;author&gt;Bossard, N.&lt;/author&gt;&lt;author&gt;Woronoff, A. S.&lt;/author&gt;&lt;author&gt;Grosclaude, P.&lt;/author&gt;&lt;/authors&gt;&lt;/contributors&gt;&lt;titles&gt;&lt;title&gt;Survie des personnes atteintes de cancer en France métropolitaine, 1989-2013. Étude à partir des registres des cancers du réseau Francim. Partie 1 – Tumeurs solides&lt;/title&gt;&lt;/titles&gt;&lt;dates&gt;&lt;year&gt;2016&lt;/year&gt;&lt;/dates&gt;&lt;publisher&gt;Réseau français des registres des cancers (Francim), service de biostatistique des Hospices civils de Lyon (HCL), Institut de veille sanitaire (InVS), Institut national du cancer (INCa)&lt;/publisher&gt;&lt;urls&gt;&lt;/urls&gt;&lt;/record&gt;&lt;/Cite&gt;&lt;/EndNote&gt;</w:instrText>
        </w:r>
        <w:r w:rsidR="004D4F7D">
          <w:rPr>
            <w:rFonts w:ascii="Times New Roman" w:hAnsi="Times New Roman"/>
          </w:rPr>
          <w:fldChar w:fldCharType="separate"/>
        </w:r>
        <w:r w:rsidR="004D4F7D" w:rsidRPr="00494E11">
          <w:rPr>
            <w:rFonts w:ascii="Times New Roman" w:hAnsi="Times New Roman"/>
            <w:noProof/>
            <w:vertAlign w:val="superscript"/>
            <w:lang w:val="en-US"/>
          </w:rPr>
          <w:t>10</w:t>
        </w:r>
        <w:r w:rsidR="004D4F7D">
          <w:rPr>
            <w:rFonts w:ascii="Times New Roman" w:hAnsi="Times New Roman"/>
          </w:rPr>
          <w:fldChar w:fldCharType="end"/>
        </w:r>
      </w:hyperlink>
      <w:r w:rsidRPr="00914995">
        <w:rPr>
          <w:rFonts w:ascii="Times New Roman" w:hAnsi="Times New Roman"/>
          <w:lang w:val="en-US"/>
        </w:rPr>
        <w:t xml:space="preserve"> Overall, mortality rates at 3 years estimated in the study population significantly increased from 43</w:t>
      </w:r>
      <w:r w:rsidR="00167101">
        <w:rPr>
          <w:rFonts w:ascii="Times New Roman" w:hAnsi="Times New Roman"/>
          <w:lang w:val="en-US"/>
        </w:rPr>
        <w:t>.</w:t>
      </w:r>
      <w:r w:rsidRPr="00914995">
        <w:rPr>
          <w:rFonts w:ascii="Times New Roman" w:hAnsi="Times New Roman"/>
          <w:lang w:val="en-US"/>
        </w:rPr>
        <w:t>6% (95% CI, 42</w:t>
      </w:r>
      <w:r w:rsidR="00167101">
        <w:rPr>
          <w:rFonts w:ascii="Times New Roman" w:hAnsi="Times New Roman"/>
          <w:lang w:val="en-US"/>
        </w:rPr>
        <w:t>.</w:t>
      </w:r>
      <w:r w:rsidRPr="00914995">
        <w:rPr>
          <w:rFonts w:ascii="Times New Roman" w:hAnsi="Times New Roman"/>
          <w:lang w:val="en-US"/>
        </w:rPr>
        <w:t>9-44</w:t>
      </w:r>
      <w:r w:rsidR="00167101">
        <w:rPr>
          <w:rFonts w:ascii="Times New Roman" w:hAnsi="Times New Roman"/>
          <w:lang w:val="en-US"/>
        </w:rPr>
        <w:t>.</w:t>
      </w:r>
      <w:r w:rsidRPr="00914995">
        <w:rPr>
          <w:rFonts w:ascii="Times New Roman" w:hAnsi="Times New Roman"/>
          <w:lang w:val="en-US"/>
        </w:rPr>
        <w:t>3) with use of in-hospital death records to 53</w:t>
      </w:r>
      <w:r w:rsidR="00167101">
        <w:rPr>
          <w:rFonts w:ascii="Times New Roman" w:hAnsi="Times New Roman"/>
          <w:lang w:val="en-US"/>
        </w:rPr>
        <w:t>.</w:t>
      </w:r>
      <w:r w:rsidRPr="00914995">
        <w:rPr>
          <w:rFonts w:ascii="Times New Roman" w:hAnsi="Times New Roman"/>
          <w:lang w:val="en-US"/>
        </w:rPr>
        <w:t>1% (95% CI 52</w:t>
      </w:r>
      <w:r w:rsidR="00167101">
        <w:rPr>
          <w:rFonts w:ascii="Times New Roman" w:hAnsi="Times New Roman"/>
          <w:lang w:val="en-US"/>
        </w:rPr>
        <w:t>.</w:t>
      </w:r>
      <w:r w:rsidRPr="00914995">
        <w:rPr>
          <w:rFonts w:ascii="Times New Roman" w:hAnsi="Times New Roman"/>
          <w:lang w:val="en-US"/>
        </w:rPr>
        <w:t>5-53</w:t>
      </w:r>
      <w:r w:rsidR="00167101">
        <w:rPr>
          <w:rFonts w:ascii="Times New Roman" w:hAnsi="Times New Roman"/>
          <w:lang w:val="en-US"/>
        </w:rPr>
        <w:t>.</w:t>
      </w:r>
      <w:r w:rsidRPr="00914995">
        <w:rPr>
          <w:rFonts w:ascii="Times New Roman" w:hAnsi="Times New Roman"/>
          <w:lang w:val="en-US"/>
        </w:rPr>
        <w:t>6) after imputation of mortality outside hospital and censoring at July 1, 2013. After imputation of mortality outside hospital, m</w:t>
      </w:r>
      <w:r w:rsidRPr="00914995">
        <w:rPr>
          <w:rFonts w:ascii="Times New Roman" w:hAnsi="Times New Roman"/>
          <w:iCs/>
          <w:lang w:val="en-US"/>
        </w:rPr>
        <w:t>ortality rates at 3 years were similar between the study population and pooled estimates from French cancer registries, overall and by primary HNSCC site.</w:t>
      </w:r>
    </w:p>
    <w:p w14:paraId="660E700C" w14:textId="77777777" w:rsidR="001B23BA" w:rsidRPr="001B23BA" w:rsidRDefault="001B23BA" w:rsidP="001B23BA">
      <w:pPr>
        <w:pStyle w:val="Heading3"/>
        <w:rPr>
          <w:lang w:val="fr-FR"/>
        </w:rPr>
      </w:pPr>
      <w:bookmarkStart w:id="24" w:name="_Toc4575990"/>
      <w:r w:rsidRPr="001B23BA">
        <w:rPr>
          <w:lang w:val="fr-FR"/>
        </w:rPr>
        <w:t>R</w:t>
      </w:r>
      <w:r w:rsidR="00AE0CFE">
        <w:rPr>
          <w:lang w:val="fr-FR"/>
        </w:rPr>
        <w:t>eference</w:t>
      </w:r>
      <w:bookmarkEnd w:id="24"/>
    </w:p>
    <w:p w14:paraId="52ED5D64" w14:textId="77777777" w:rsidR="004D4F7D" w:rsidRPr="004D4F7D" w:rsidRDefault="00494E11" w:rsidP="004D4F7D">
      <w:pPr>
        <w:spacing w:after="0"/>
        <w:jc w:val="center"/>
        <w:rPr>
          <w:rFonts w:ascii="Calibri" w:hAnsi="Calibri" w:cs="Calibri"/>
          <w:iCs/>
          <w:noProof/>
        </w:rPr>
      </w:pPr>
      <w:r>
        <w:rPr>
          <w:rFonts w:ascii="Times New Roman" w:hAnsi="Times New Roman"/>
          <w:iCs/>
          <w:lang w:val="en-US"/>
        </w:rPr>
        <w:fldChar w:fldCharType="begin"/>
      </w:r>
      <w:r w:rsidRPr="00167101">
        <w:rPr>
          <w:rFonts w:ascii="Times New Roman" w:hAnsi="Times New Roman"/>
          <w:iCs/>
        </w:rPr>
        <w:instrText xml:space="preserve"> ADDIN EN.SECTION.REFLIST </w:instrText>
      </w:r>
      <w:r>
        <w:rPr>
          <w:rFonts w:ascii="Times New Roman" w:hAnsi="Times New Roman"/>
          <w:iCs/>
          <w:lang w:val="en-US"/>
        </w:rPr>
        <w:fldChar w:fldCharType="separate"/>
      </w:r>
      <w:r w:rsidR="004D4F7D" w:rsidRPr="004D4F7D">
        <w:rPr>
          <w:rFonts w:ascii="Calibri" w:hAnsi="Calibri" w:cs="Calibri"/>
          <w:iCs/>
          <w:noProof/>
        </w:rPr>
        <w:t>Reference List</w:t>
      </w:r>
    </w:p>
    <w:p w14:paraId="7724A7C8" w14:textId="77777777" w:rsidR="004D4F7D" w:rsidRPr="004D4F7D" w:rsidRDefault="004D4F7D" w:rsidP="004D4F7D">
      <w:pPr>
        <w:spacing w:after="0"/>
        <w:jc w:val="center"/>
        <w:rPr>
          <w:rFonts w:ascii="Calibri" w:hAnsi="Calibri" w:cs="Calibri"/>
          <w:iCs/>
          <w:noProof/>
        </w:rPr>
      </w:pPr>
    </w:p>
    <w:p w14:paraId="5445976B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  <w:lang w:val="en-US"/>
        </w:rPr>
      </w:pPr>
      <w:bookmarkStart w:id="25" w:name="_ENREF_1_1"/>
      <w:r w:rsidRPr="004D4F7D">
        <w:rPr>
          <w:rFonts w:ascii="Calibri" w:hAnsi="Calibri" w:cs="Calibri"/>
          <w:b/>
          <w:iCs/>
          <w:noProof/>
        </w:rPr>
        <w:t>1.</w:t>
      </w:r>
      <w:r w:rsidRPr="004D4F7D">
        <w:rPr>
          <w:rFonts w:ascii="Calibri" w:hAnsi="Calibri" w:cs="Calibri"/>
          <w:iCs/>
          <w:noProof/>
        </w:rPr>
        <w:tab/>
        <w:t xml:space="preserve">Institut national de la statistique et des études économiques. Répartition des décès selon le lieu du décès [Distribution of deaths according to location]. </w:t>
      </w:r>
      <w:r w:rsidRPr="004D4F7D">
        <w:rPr>
          <w:rFonts w:ascii="Calibri" w:hAnsi="Calibri" w:cs="Calibri"/>
          <w:iCs/>
          <w:noProof/>
          <w:lang w:val="en-US"/>
        </w:rPr>
        <w:t>2014; https://insee.fr/fr/statistiques/2117277?sommaire=2117290.</w:t>
      </w:r>
      <w:bookmarkEnd w:id="25"/>
    </w:p>
    <w:p w14:paraId="0CCED624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</w:rPr>
      </w:pPr>
      <w:bookmarkStart w:id="26" w:name="_ENREF_1_2"/>
      <w:r w:rsidRPr="004D4F7D">
        <w:rPr>
          <w:rFonts w:ascii="Calibri" w:hAnsi="Calibri" w:cs="Calibri"/>
          <w:b/>
          <w:iCs/>
          <w:noProof/>
          <w:lang w:val="en-US"/>
        </w:rPr>
        <w:lastRenderedPageBreak/>
        <w:t>2.</w:t>
      </w:r>
      <w:r w:rsidRPr="004D4F7D">
        <w:rPr>
          <w:rFonts w:ascii="Calibri" w:hAnsi="Calibri" w:cs="Calibri"/>
          <w:iCs/>
          <w:noProof/>
          <w:lang w:val="en-US"/>
        </w:rPr>
        <w:tab/>
        <w:t xml:space="preserve">Pennec S, Monnier A, Pontone S, Aubry R. End-of-life medical decisions in France: a death certificate follow-up survey 5 years after the 2005 act of parliament on patients' rights and end of life. </w:t>
      </w:r>
      <w:r w:rsidRPr="004D4F7D">
        <w:rPr>
          <w:rFonts w:ascii="Calibri" w:hAnsi="Calibri" w:cs="Calibri"/>
          <w:i/>
          <w:iCs/>
          <w:noProof/>
        </w:rPr>
        <w:t xml:space="preserve">BMC palliative care. </w:t>
      </w:r>
      <w:r w:rsidRPr="004D4F7D">
        <w:rPr>
          <w:rFonts w:ascii="Calibri" w:hAnsi="Calibri" w:cs="Calibri"/>
          <w:iCs/>
          <w:noProof/>
        </w:rPr>
        <w:t>Dec 3 2012;11:25.</w:t>
      </w:r>
      <w:bookmarkEnd w:id="26"/>
    </w:p>
    <w:p w14:paraId="75F9D6A0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</w:rPr>
      </w:pPr>
      <w:bookmarkStart w:id="27" w:name="_ENREF_1_3"/>
      <w:r w:rsidRPr="004D4F7D">
        <w:rPr>
          <w:rFonts w:ascii="Calibri" w:hAnsi="Calibri" w:cs="Calibri"/>
          <w:b/>
          <w:iCs/>
          <w:noProof/>
        </w:rPr>
        <w:t>3.</w:t>
      </w:r>
      <w:r w:rsidRPr="004D4F7D">
        <w:rPr>
          <w:rFonts w:ascii="Calibri" w:hAnsi="Calibri" w:cs="Calibri"/>
          <w:iCs/>
          <w:noProof/>
        </w:rPr>
        <w:tab/>
        <w:t xml:space="preserve">Observatoire National de la Fin de Vie. </w:t>
      </w:r>
      <w:r w:rsidRPr="004D4F7D">
        <w:rPr>
          <w:rFonts w:ascii="Calibri" w:hAnsi="Calibri" w:cs="Calibri"/>
          <w:i/>
          <w:iCs/>
          <w:noProof/>
        </w:rPr>
        <w:t xml:space="preserve">Rapport 2012: vivre la fin de vie chez soi. [2012 Report: living end-of-life at home].  </w:t>
      </w:r>
      <w:hyperlink r:id="rId7" w:history="1">
        <w:r w:rsidRPr="004D4F7D">
          <w:rPr>
            <w:rStyle w:val="Hyperlink"/>
            <w:rFonts w:ascii="Calibri" w:hAnsi="Calibri" w:cs="Calibri"/>
            <w:i/>
            <w:iCs/>
            <w:noProof/>
          </w:rPr>
          <w:t>http://www.ladocumentationfrancaise.fr/rapports-publics/134000186-observatoire-national-de-la-fin-de-vie-rapport-2012-vivre-la-fin-de-sa-vie-chez-soi</w:t>
        </w:r>
      </w:hyperlink>
      <w:r w:rsidRPr="004D4F7D">
        <w:rPr>
          <w:rFonts w:ascii="Calibri" w:hAnsi="Calibri" w:cs="Calibri"/>
          <w:i/>
          <w:iCs/>
          <w:noProof/>
        </w:rPr>
        <w:t>.</w:t>
      </w:r>
      <w:r w:rsidRPr="004D4F7D">
        <w:rPr>
          <w:rFonts w:ascii="Calibri" w:hAnsi="Calibri" w:cs="Calibri"/>
          <w:iCs/>
          <w:noProof/>
        </w:rPr>
        <w:t xml:space="preserve"> Observatoire National de la Fin de Vie,;2013.</w:t>
      </w:r>
      <w:bookmarkEnd w:id="27"/>
    </w:p>
    <w:p w14:paraId="0CABB722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  <w:lang w:val="en-US"/>
        </w:rPr>
      </w:pPr>
      <w:bookmarkStart w:id="28" w:name="_ENREF_1_4"/>
      <w:r w:rsidRPr="004D4F7D">
        <w:rPr>
          <w:rFonts w:ascii="Calibri" w:hAnsi="Calibri" w:cs="Calibri"/>
          <w:b/>
          <w:iCs/>
          <w:noProof/>
        </w:rPr>
        <w:t>4.</w:t>
      </w:r>
      <w:r w:rsidRPr="004D4F7D">
        <w:rPr>
          <w:rFonts w:ascii="Calibri" w:hAnsi="Calibri" w:cs="Calibri"/>
          <w:iCs/>
          <w:noProof/>
        </w:rPr>
        <w:tab/>
        <w:t xml:space="preserve">Gisquet E, Aouba A, Aubry R, Jougla E, Rey G. Où meurt-on en France ? Analyse des certificats de décès (1993-2008) [Where do we die in France? </w:t>
      </w:r>
      <w:r w:rsidRPr="004D4F7D">
        <w:rPr>
          <w:rFonts w:ascii="Calibri" w:hAnsi="Calibri" w:cs="Calibri"/>
          <w:iCs/>
          <w:noProof/>
          <w:lang w:val="en-US"/>
        </w:rPr>
        <w:t xml:space="preserve">Analysis of death certificates (1993-2008)]. </w:t>
      </w:r>
      <w:hyperlink r:id="rId8" w:history="1">
        <w:r w:rsidRPr="004D4F7D">
          <w:rPr>
            <w:rStyle w:val="Hyperlink"/>
            <w:rFonts w:ascii="Calibri" w:hAnsi="Calibri" w:cs="Calibri"/>
            <w:iCs/>
            <w:noProof/>
            <w:lang w:val="en-US"/>
          </w:rPr>
          <w:t>http://invs.santepubliquefrance.fr/Publications-et-outils/BEH-Bulletin-epidemiologique-hebdomadaire/Archives/2012/BEH-n-48-2012</w:t>
        </w:r>
      </w:hyperlink>
      <w:r w:rsidRPr="004D4F7D">
        <w:rPr>
          <w:rFonts w:ascii="Calibri" w:hAnsi="Calibri" w:cs="Calibri"/>
          <w:iCs/>
          <w:noProof/>
          <w:lang w:val="en-US"/>
        </w:rPr>
        <w:t xml:space="preserve">. </w:t>
      </w:r>
      <w:r w:rsidRPr="004D4F7D">
        <w:rPr>
          <w:rFonts w:ascii="Calibri" w:hAnsi="Calibri" w:cs="Calibri"/>
          <w:i/>
          <w:iCs/>
          <w:noProof/>
          <w:lang w:val="en-US"/>
        </w:rPr>
        <w:t xml:space="preserve">Bulletin Epidémiologique Hebdomadaire. </w:t>
      </w:r>
      <w:r w:rsidRPr="004D4F7D">
        <w:rPr>
          <w:rFonts w:ascii="Calibri" w:hAnsi="Calibri" w:cs="Calibri"/>
          <w:iCs/>
          <w:noProof/>
          <w:lang w:val="en-US"/>
        </w:rPr>
        <w:t>Dec. 11, 2012 2012;48:547-551.</w:t>
      </w:r>
      <w:bookmarkEnd w:id="28"/>
    </w:p>
    <w:p w14:paraId="329D4255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  <w:lang w:val="en-US"/>
        </w:rPr>
      </w:pPr>
      <w:bookmarkStart w:id="29" w:name="_ENREF_1_5"/>
      <w:r w:rsidRPr="004D4F7D">
        <w:rPr>
          <w:rFonts w:ascii="Calibri" w:hAnsi="Calibri" w:cs="Calibri"/>
          <w:b/>
          <w:iCs/>
          <w:noProof/>
          <w:lang w:val="en-US"/>
        </w:rPr>
        <w:t>5.</w:t>
      </w:r>
      <w:r w:rsidRPr="004D4F7D">
        <w:rPr>
          <w:rFonts w:ascii="Calibri" w:hAnsi="Calibri" w:cs="Calibri"/>
          <w:iCs/>
          <w:noProof/>
          <w:lang w:val="en-US"/>
        </w:rPr>
        <w:tab/>
        <w:t xml:space="preserve">Schwarzinger M, Baillot S, Yazdanpanah Y, Rehm J, Mallet V. Contribution of alcohol use disorders on the burden of chronic hepatitis C in France, 2008-2013: A nationwide retrospective cohort study. </w:t>
      </w:r>
      <w:r w:rsidRPr="004D4F7D">
        <w:rPr>
          <w:rFonts w:ascii="Calibri" w:hAnsi="Calibri" w:cs="Calibri"/>
          <w:i/>
          <w:iCs/>
          <w:noProof/>
          <w:lang w:val="en-US"/>
        </w:rPr>
        <w:t xml:space="preserve">Journal of hepatology. </w:t>
      </w:r>
      <w:r w:rsidRPr="004D4F7D">
        <w:rPr>
          <w:rFonts w:ascii="Calibri" w:hAnsi="Calibri" w:cs="Calibri"/>
          <w:iCs/>
          <w:noProof/>
          <w:lang w:val="en-US"/>
        </w:rPr>
        <w:t>Sep 2017;67(3):454-461.</w:t>
      </w:r>
      <w:bookmarkEnd w:id="29"/>
    </w:p>
    <w:p w14:paraId="56068C72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  <w:lang w:val="en-US"/>
        </w:rPr>
      </w:pPr>
      <w:bookmarkStart w:id="30" w:name="_ENREF_1_6"/>
      <w:r w:rsidRPr="004D4F7D">
        <w:rPr>
          <w:rFonts w:ascii="Calibri" w:hAnsi="Calibri" w:cs="Calibri"/>
          <w:b/>
          <w:iCs/>
          <w:noProof/>
          <w:lang w:val="en-US"/>
        </w:rPr>
        <w:t>6.</w:t>
      </w:r>
      <w:r w:rsidRPr="004D4F7D">
        <w:rPr>
          <w:rFonts w:ascii="Calibri" w:hAnsi="Calibri" w:cs="Calibri"/>
          <w:iCs/>
          <w:noProof/>
          <w:lang w:val="en-US"/>
        </w:rPr>
        <w:tab/>
        <w:t xml:space="preserve">Schildcrout JS, Basford MA, Pulley JM, et al. An analytical approach to characterize morbidity profile dissimilarity between distinct cohorts using electronic medical records. </w:t>
      </w:r>
      <w:r w:rsidRPr="004D4F7D">
        <w:rPr>
          <w:rFonts w:ascii="Calibri" w:hAnsi="Calibri" w:cs="Calibri"/>
          <w:i/>
          <w:iCs/>
          <w:noProof/>
          <w:lang w:val="en-US"/>
        </w:rPr>
        <w:t xml:space="preserve">Journal of biomedical informatics. </w:t>
      </w:r>
      <w:r w:rsidRPr="004D4F7D">
        <w:rPr>
          <w:rFonts w:ascii="Calibri" w:hAnsi="Calibri" w:cs="Calibri"/>
          <w:iCs/>
          <w:noProof/>
          <w:lang w:val="en-US"/>
        </w:rPr>
        <w:t>Dec 2010;43(6):914-923.</w:t>
      </w:r>
      <w:bookmarkEnd w:id="30"/>
    </w:p>
    <w:p w14:paraId="5446DBE3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  <w:lang w:val="en-US"/>
        </w:rPr>
      </w:pPr>
      <w:bookmarkStart w:id="31" w:name="_ENREF_1_7"/>
      <w:r w:rsidRPr="004D4F7D">
        <w:rPr>
          <w:rFonts w:ascii="Calibri" w:hAnsi="Calibri" w:cs="Calibri"/>
          <w:b/>
          <w:iCs/>
          <w:noProof/>
          <w:lang w:val="en-US"/>
        </w:rPr>
        <w:t>7.</w:t>
      </w:r>
      <w:r w:rsidRPr="004D4F7D">
        <w:rPr>
          <w:rFonts w:ascii="Calibri" w:hAnsi="Calibri" w:cs="Calibri"/>
          <w:iCs/>
          <w:noProof/>
          <w:lang w:val="en-US"/>
        </w:rPr>
        <w:tab/>
        <w:t xml:space="preserve">Jegu J, Colonna M, Daubisse-Marliac L, et al. The effect of patient characteristics on second primary cancer risk in France. </w:t>
      </w:r>
      <w:r w:rsidRPr="004D4F7D">
        <w:rPr>
          <w:rFonts w:ascii="Calibri" w:hAnsi="Calibri" w:cs="Calibri"/>
          <w:i/>
          <w:iCs/>
          <w:noProof/>
          <w:lang w:val="en-US"/>
        </w:rPr>
        <w:t xml:space="preserve">BMC cancer. </w:t>
      </w:r>
      <w:r w:rsidRPr="004D4F7D">
        <w:rPr>
          <w:rFonts w:ascii="Calibri" w:hAnsi="Calibri" w:cs="Calibri"/>
          <w:iCs/>
          <w:noProof/>
          <w:lang w:val="en-US"/>
        </w:rPr>
        <w:t>2014;14:94.</w:t>
      </w:r>
      <w:bookmarkEnd w:id="31"/>
    </w:p>
    <w:p w14:paraId="3D6E7193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  <w:lang w:val="en-US"/>
        </w:rPr>
      </w:pPr>
      <w:bookmarkStart w:id="32" w:name="_ENREF_1_8"/>
      <w:r w:rsidRPr="004D4F7D">
        <w:rPr>
          <w:rFonts w:ascii="Calibri" w:hAnsi="Calibri" w:cs="Calibri"/>
          <w:b/>
          <w:iCs/>
          <w:noProof/>
          <w:lang w:val="en-US"/>
        </w:rPr>
        <w:t>8.</w:t>
      </w:r>
      <w:r w:rsidRPr="004D4F7D">
        <w:rPr>
          <w:rFonts w:ascii="Calibri" w:hAnsi="Calibri" w:cs="Calibri"/>
          <w:iCs/>
          <w:noProof/>
          <w:lang w:val="en-US"/>
        </w:rPr>
        <w:tab/>
        <w:t xml:space="preserve">Lozano R, Naghavi M, Foreman K, et al. Global and regional mortality from 235 causes of death for 20 age groups in 1990 and 2010: a systematic analysis for the Global Burden of Disease Study 2010. </w:t>
      </w:r>
      <w:r w:rsidRPr="004D4F7D">
        <w:rPr>
          <w:rFonts w:ascii="Calibri" w:hAnsi="Calibri" w:cs="Calibri"/>
          <w:i/>
          <w:iCs/>
          <w:noProof/>
          <w:lang w:val="en-US"/>
        </w:rPr>
        <w:t xml:space="preserve">Lancet. </w:t>
      </w:r>
      <w:r w:rsidRPr="004D4F7D">
        <w:rPr>
          <w:rFonts w:ascii="Calibri" w:hAnsi="Calibri" w:cs="Calibri"/>
          <w:iCs/>
          <w:noProof/>
          <w:lang w:val="en-US"/>
        </w:rPr>
        <w:t>Dec 15 2012;380(9859):2095-2128.</w:t>
      </w:r>
      <w:bookmarkEnd w:id="32"/>
    </w:p>
    <w:p w14:paraId="5107F3A3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  <w:lang w:val="en-US"/>
        </w:rPr>
      </w:pPr>
      <w:bookmarkStart w:id="33" w:name="_ENREF_1_9"/>
      <w:r w:rsidRPr="004D4F7D">
        <w:rPr>
          <w:rFonts w:ascii="Calibri" w:hAnsi="Calibri" w:cs="Calibri"/>
          <w:b/>
          <w:iCs/>
          <w:noProof/>
          <w:lang w:val="en-US"/>
        </w:rPr>
        <w:t>9.</w:t>
      </w:r>
      <w:r w:rsidRPr="004D4F7D">
        <w:rPr>
          <w:rFonts w:ascii="Calibri" w:hAnsi="Calibri" w:cs="Calibri"/>
          <w:iCs/>
          <w:noProof/>
          <w:lang w:val="en-US"/>
        </w:rPr>
        <w:tab/>
        <w:t xml:space="preserve">Naghavi M, Makela S, Foreman K, O'Brien J, Pourmalek F, Lozano R. Algorithms for enhancing public health utility of national causes-of-death data. </w:t>
      </w:r>
      <w:r w:rsidRPr="004D4F7D">
        <w:rPr>
          <w:rFonts w:ascii="Calibri" w:hAnsi="Calibri" w:cs="Calibri"/>
          <w:i/>
          <w:iCs/>
          <w:noProof/>
          <w:lang w:val="en-US"/>
        </w:rPr>
        <w:t xml:space="preserve">Population health metrics. </w:t>
      </w:r>
      <w:r w:rsidRPr="004D4F7D">
        <w:rPr>
          <w:rFonts w:ascii="Calibri" w:hAnsi="Calibri" w:cs="Calibri"/>
          <w:iCs/>
          <w:noProof/>
          <w:lang w:val="en-US"/>
        </w:rPr>
        <w:t>May 10 2010;8:9.</w:t>
      </w:r>
      <w:bookmarkEnd w:id="33"/>
    </w:p>
    <w:p w14:paraId="391A88E2" w14:textId="77777777" w:rsidR="004D4F7D" w:rsidRPr="004D4F7D" w:rsidRDefault="004D4F7D" w:rsidP="004D4F7D">
      <w:pPr>
        <w:spacing w:after="0" w:line="240" w:lineRule="auto"/>
        <w:ind w:left="720" w:hanging="720"/>
        <w:rPr>
          <w:rFonts w:ascii="Calibri" w:hAnsi="Calibri" w:cs="Calibri"/>
          <w:iCs/>
          <w:noProof/>
        </w:rPr>
      </w:pPr>
      <w:bookmarkStart w:id="34" w:name="_ENREF_1_10"/>
      <w:r w:rsidRPr="004D4F7D">
        <w:rPr>
          <w:rFonts w:ascii="Calibri" w:hAnsi="Calibri" w:cs="Calibri"/>
          <w:b/>
          <w:iCs/>
          <w:noProof/>
          <w:lang w:val="en-US"/>
        </w:rPr>
        <w:t>10.</w:t>
      </w:r>
      <w:r w:rsidRPr="004D4F7D">
        <w:rPr>
          <w:rFonts w:ascii="Calibri" w:hAnsi="Calibri" w:cs="Calibri"/>
          <w:iCs/>
          <w:noProof/>
          <w:lang w:val="en-US"/>
        </w:rPr>
        <w:tab/>
        <w:t xml:space="preserve">Cowppli-Bony A, Uhry Z, Remontet L, et al. </w:t>
      </w:r>
      <w:r w:rsidRPr="004D4F7D">
        <w:rPr>
          <w:rFonts w:ascii="Calibri" w:hAnsi="Calibri" w:cs="Calibri"/>
          <w:i/>
          <w:iCs/>
          <w:noProof/>
        </w:rPr>
        <w:t>Survie des personnes atteintes de cancer en France métropolitaine, 1989-2013. Étude à partir des registres des cancers du réseau Francim. Partie 1 – Tumeurs solides.</w:t>
      </w:r>
      <w:r w:rsidRPr="004D4F7D">
        <w:rPr>
          <w:rFonts w:ascii="Calibri" w:hAnsi="Calibri" w:cs="Calibri"/>
          <w:iCs/>
          <w:noProof/>
        </w:rPr>
        <w:t xml:space="preserve"> Réseau français des registres des cancers (Francim), service de biostatistique des Hospices civils de Lyon (HCL), Institut de veille sanitaire (InVS), Institut national du cancer (INCa);2016.</w:t>
      </w:r>
      <w:bookmarkEnd w:id="34"/>
    </w:p>
    <w:p w14:paraId="4A0229AE" w14:textId="77777777" w:rsidR="004D4F7D" w:rsidRDefault="004D4F7D" w:rsidP="004D4F7D">
      <w:pPr>
        <w:spacing w:after="0" w:line="240" w:lineRule="auto"/>
        <w:rPr>
          <w:rFonts w:ascii="Times New Roman" w:hAnsi="Times New Roman" w:cs="Times New Roman"/>
          <w:b/>
          <w:iCs/>
          <w:noProof/>
        </w:rPr>
      </w:pPr>
    </w:p>
    <w:p w14:paraId="5005E169" w14:textId="77777777" w:rsidR="00914995" w:rsidRPr="00494E11" w:rsidRDefault="00494E11" w:rsidP="00914995">
      <w:pPr>
        <w:spacing w:before="120"/>
        <w:rPr>
          <w:rFonts w:ascii="Times New Roman" w:hAnsi="Times New Roman"/>
          <w:iCs/>
        </w:rPr>
      </w:pPr>
      <w:r>
        <w:rPr>
          <w:rFonts w:ascii="Times New Roman" w:hAnsi="Times New Roman"/>
          <w:iCs/>
          <w:lang w:val="en-US"/>
        </w:rPr>
        <w:fldChar w:fldCharType="end"/>
      </w:r>
    </w:p>
    <w:p w14:paraId="0CA553E3" w14:textId="77777777" w:rsidR="00494E11" w:rsidRPr="00494E11" w:rsidRDefault="00494E11" w:rsidP="00E57FE5">
      <w:pPr>
        <w:pStyle w:val="Heading3"/>
        <w:rPr>
          <w:lang w:val="fr-FR"/>
        </w:rPr>
        <w:sectPr w:rsidR="00494E11" w:rsidRPr="00494E11" w:rsidSect="00B57912">
          <w:footerReference w:type="default" r:id="rId9"/>
          <w:pgSz w:w="11907" w:h="16839" w:code="9"/>
          <w:pgMar w:top="1418" w:right="1418" w:bottom="1418" w:left="1418" w:header="709" w:footer="567" w:gutter="0"/>
          <w:cols w:space="708"/>
          <w:docGrid w:linePitch="360"/>
        </w:sectPr>
      </w:pPr>
      <w:bookmarkStart w:id="35" w:name="_Toc523741346"/>
    </w:p>
    <w:p w14:paraId="3D8FDDAB" w14:textId="77777777" w:rsidR="00914995" w:rsidRPr="00C8782D" w:rsidRDefault="00000EC7" w:rsidP="00914995">
      <w:pPr>
        <w:pStyle w:val="Heading3"/>
      </w:pPr>
      <w:bookmarkStart w:id="36" w:name="_Toc317760623"/>
      <w:bookmarkStart w:id="37" w:name="_Toc523741347"/>
      <w:bookmarkStart w:id="38" w:name="_Toc4575991"/>
      <w:bookmarkStart w:id="39" w:name="_Toc317760610"/>
      <w:bookmarkEnd w:id="35"/>
      <w:r>
        <w:lastRenderedPageBreak/>
        <w:t xml:space="preserve">Supplementary Methods </w:t>
      </w:r>
      <w:r w:rsidR="00914995" w:rsidRPr="00C8782D">
        <w:t xml:space="preserve">Table 1. Morbidity </w:t>
      </w:r>
      <w:r w:rsidR="00914995">
        <w:t>p</w:t>
      </w:r>
      <w:r w:rsidR="00914995" w:rsidRPr="00C8782D">
        <w:t xml:space="preserve">rofile of </w:t>
      </w:r>
      <w:r w:rsidR="00914995">
        <w:t>p</w:t>
      </w:r>
      <w:r w:rsidR="00914995" w:rsidRPr="00C8782D">
        <w:t xml:space="preserve">atients </w:t>
      </w:r>
      <w:r w:rsidR="00914995">
        <w:t>d</w:t>
      </w:r>
      <w:r w:rsidR="00914995" w:rsidRPr="00C8782D">
        <w:t xml:space="preserve">ischarged with </w:t>
      </w:r>
      <w:r w:rsidR="00914995">
        <w:t>HNSCC</w:t>
      </w:r>
      <w:r w:rsidR="00914995" w:rsidRPr="00C8782D">
        <w:t xml:space="preserve"> in 2008, by </w:t>
      </w:r>
      <w:r w:rsidR="00914995">
        <w:t>v</w:t>
      </w:r>
      <w:r w:rsidR="00914995" w:rsidRPr="00C8782D">
        <w:t xml:space="preserve">ital </w:t>
      </w:r>
      <w:r w:rsidR="00914995">
        <w:t>s</w:t>
      </w:r>
      <w:r w:rsidR="00914995" w:rsidRPr="00C8782D">
        <w:t>tatus (</w:t>
      </w:r>
      <w:r w:rsidR="00914995">
        <w:t>N</w:t>
      </w:r>
      <w:r w:rsidR="00914995" w:rsidRPr="00C8782D">
        <w:t>=</w:t>
      </w:r>
      <w:r w:rsidR="00914995">
        <w:t>40 811</w:t>
      </w:r>
      <w:r w:rsidR="00914995" w:rsidRPr="00C8782D">
        <w:t>)</w:t>
      </w:r>
      <w:bookmarkEnd w:id="36"/>
      <w:bookmarkEnd w:id="37"/>
      <w:bookmarkEnd w:id="38"/>
    </w:p>
    <w:tbl>
      <w:tblPr>
        <w:tblW w:w="13056" w:type="dxa"/>
        <w:tblInd w:w="93" w:type="dxa"/>
        <w:tblLook w:val="04A0" w:firstRow="1" w:lastRow="0" w:firstColumn="1" w:lastColumn="0" w:noHBand="0" w:noVBand="1"/>
      </w:tblPr>
      <w:tblGrid>
        <w:gridCol w:w="460"/>
        <w:gridCol w:w="6240"/>
        <w:gridCol w:w="1780"/>
        <w:gridCol w:w="1720"/>
        <w:gridCol w:w="1780"/>
        <w:gridCol w:w="1076"/>
      </w:tblGrid>
      <w:tr w:rsidR="00914995" w:rsidRPr="00AF6AB1" w14:paraId="46D7DB28" w14:textId="77777777" w:rsidTr="00231B99">
        <w:trPr>
          <w:trHeight w:val="570"/>
        </w:trPr>
        <w:tc>
          <w:tcPr>
            <w:tcW w:w="6700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337B76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Morbidity</w:t>
            </w:r>
            <w:proofErr w:type="spellEnd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profile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47CF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In-</w:t>
            </w:r>
            <w:proofErr w:type="spellStart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hospital</w:t>
            </w:r>
            <w:proofErr w:type="spellEnd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</w:t>
            </w:r>
            <w:proofErr w:type="spellStart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death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</w:t>
            </w:r>
            <w:proofErr w:type="spellStart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in</w:t>
            </w:r>
            <w:proofErr w:type="spellEnd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2008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A8ADC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Alive by the end of 2008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6DFB2E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Lost to follow-up in 2008</w:t>
            </w:r>
          </w:p>
        </w:tc>
        <w:tc>
          <w:tcPr>
            <w:tcW w:w="10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D49E4B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P-value</w:t>
            </w:r>
          </w:p>
        </w:tc>
      </w:tr>
      <w:tr w:rsidR="00914995" w:rsidRPr="00AF6AB1" w14:paraId="6395780B" w14:textId="77777777" w:rsidTr="00231B99">
        <w:trPr>
          <w:trHeight w:val="300"/>
        </w:trPr>
        <w:tc>
          <w:tcPr>
            <w:tcW w:w="6700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1FF5A7B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F0F6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N=8</w:t>
            </w: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750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FB44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N=26</w:t>
            </w: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76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3959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N=5</w:t>
            </w: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296</w:t>
            </w:r>
          </w:p>
        </w:tc>
        <w:tc>
          <w:tcPr>
            <w:tcW w:w="1076" w:type="dxa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BE38C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</w:tr>
      <w:tr w:rsidR="00914995" w:rsidRPr="00AF6AB1" w14:paraId="14362479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2B361A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Men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C78A2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 xml:space="preserve">7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89 (8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C5DD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25 (8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7A347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95 (7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A936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21490E42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21FD10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Age in January 2008, mean (std) years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6371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 (1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D276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 (1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C97E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 (1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BF5F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A0E9697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B4AC8F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French </w:t>
            </w:r>
            <w:proofErr w:type="spellStart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region</w:t>
            </w:r>
            <w:proofErr w:type="spellEnd"/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C8E5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E6A4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3F7C6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957DFA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AF6AB1" w14:paraId="45486F42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B41697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D382B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Paris area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50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37 (1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A327F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85 (1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1A24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18 (1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07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A317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D246376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E10654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BC85B5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North-West</w:t>
            </w:r>
            <w:proofErr w:type="spellEnd"/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2254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68 (2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CFB4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54 (2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816FA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16 (2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0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A5E3E3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AF6AB1" w14:paraId="62CFCC95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08AA91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44A86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North-East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2BEC5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76 (2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5C02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17 (2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79AB7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03 (2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0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B44535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AF6AB1" w14:paraId="4C3BD04B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E8512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7E745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South-West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426E1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19 (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680E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87 (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0C3D9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67 (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0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A3A69E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AF6AB1" w14:paraId="1B1BE97D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B29F5E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8B5F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South-East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A606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93 (2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A16A2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55 (2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1EAA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47 (2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0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43E102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AF6AB1" w14:paraId="59C9F439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D91922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A5F415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 xml:space="preserve">French West </w:t>
            </w: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Indies</w:t>
            </w:r>
            <w:proofErr w:type="spellEnd"/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91B57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7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EAE53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67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68C3D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7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2E5D9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914995" w:rsidRPr="00000EC7" w14:paraId="35EDB088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3AB24A5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Other cancer (by ICD-10 chapter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A9A409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06BBCB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5F425F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82185E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914995" w:rsidRPr="00AF6AB1" w14:paraId="1464C0A3" w14:textId="77777777" w:rsidTr="00231B99">
        <w:trPr>
          <w:trHeight w:val="402"/>
        </w:trPr>
        <w:tc>
          <w:tcPr>
            <w:tcW w:w="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9A17D6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91630F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Lung cancer (II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1E2B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72 (1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4072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74 (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47B73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07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80E1D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6313356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3EE44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C8B1C4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Esophageal</w:t>
            </w:r>
            <w:proofErr w:type="spellEnd"/>
            <w:r w:rsidRPr="00AF6AB1">
              <w:rPr>
                <w:rFonts w:ascii="Times New Roman" w:eastAsia="Times New Roman" w:hAnsi="Times New Roman"/>
                <w:color w:val="000000"/>
              </w:rPr>
              <w:t xml:space="preserve"> cancer (I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87FB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31 (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9B08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09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62BD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15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CE09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7DF2409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8B3757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D70149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Cancer other than HNSCC  lung or esophageal (I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930F3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88 (1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B7B58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75 (1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BC521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06 (1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6FA59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2EAAF26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766946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B193DF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Metastasis</w:t>
            </w:r>
            <w:proofErr w:type="spellEnd"/>
            <w:r w:rsidRPr="00AF6AB1">
              <w:rPr>
                <w:rFonts w:ascii="Times New Roman" w:eastAsia="Times New Roman" w:hAnsi="Times New Roman"/>
                <w:color w:val="000000"/>
              </w:rPr>
              <w:t xml:space="preserve"> (I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2AC2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16 (3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131B59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45 (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0D149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18 (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C27A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21713CDF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4E3173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CBF127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Lymph nodes (without metastasis)  (I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F3FF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43 (1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65FB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14 (1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42E00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06 (1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99196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000EC7" w14:paraId="24C4517A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038FB6D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Other causes-of-death (by ICD-10 chapter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1231DA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0F6D4F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E145F2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450B03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914995" w:rsidRPr="00AF6AB1" w14:paraId="3900D63D" w14:textId="77777777" w:rsidTr="00231B99">
        <w:trPr>
          <w:trHeight w:val="402"/>
        </w:trPr>
        <w:tc>
          <w:tcPr>
            <w:tcW w:w="4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A767191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EF7CA6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HIV/AIDS (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8DD64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0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614F4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15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C5F6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2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555DE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78</w:t>
            </w:r>
          </w:p>
        </w:tc>
      </w:tr>
      <w:tr w:rsidR="00914995" w:rsidRPr="00AF6AB1" w14:paraId="04851FF6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27C24A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5592CF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Infectious diseases other than HIV (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DE7D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06 (2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3F86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67 (1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C497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73 (1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B958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134C7920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27DCD7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4FC79F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 xml:space="preserve">Blood </w:t>
            </w: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disorders</w:t>
            </w:r>
            <w:proofErr w:type="spellEnd"/>
            <w:r w:rsidRPr="00AF6AB1">
              <w:rPr>
                <w:rFonts w:ascii="Times New Roman" w:eastAsia="Times New Roman" w:hAnsi="Times New Roman"/>
                <w:color w:val="000000"/>
              </w:rPr>
              <w:t xml:space="preserve"> (II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A9FC59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64 (2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2CE2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25 (1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B969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82 (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FE0D2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1C71AD4D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CF8B2D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1B3348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Malnutrition (IV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8B4DC3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40 (3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30E6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15 (1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B5F3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14 (1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41128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331C393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12230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D6F5B8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Endocrine and metabolic disorders (IV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D91C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91 (2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EF25E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73 (2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E3D93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72 (1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D19C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0C4194E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28BCA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DA8C91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Mental and behavioral disorders (V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F6319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78 (2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9C0C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85 (3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54E29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26 (2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459C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4139345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0B973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B5A0BA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nervous system (V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E3E7C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68 (1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049F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89 (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63305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98 (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1A99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588587CC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058553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D89106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circulatory system (IX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0852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25 (2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40C0E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83 (2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5E77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12 (1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D8FE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A72A51C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B78DE1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CAB260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respiratory system (X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29EB3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86 (2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31446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84 (2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199EF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36 (1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5816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8C645A2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3508B3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9B9996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liver (X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5FF22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34 (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DA644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57 (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4650B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84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932A3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3E4E8713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6A3BA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7F73C6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Other diseases of the digestive system (X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89414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78 (2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9B270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16 (1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34FB4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44 (1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98B46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7CCA4126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A0B6B2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8DBFDA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skin and subcutaneous tissue (XI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5EB5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51 (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1ED3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03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7942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25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A94C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8396E1E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324B1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785834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musculoskeletal system and connective tissue (XII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C6D13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33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155D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87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7AF3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11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EA9A9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C5ADB8B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4257E1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322A8E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urinary system (XIV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975EE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73 (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21A60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26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B450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29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C3889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BCFC740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A55E87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2844C7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Gynecological</w:t>
            </w:r>
            <w:proofErr w:type="spellEnd"/>
            <w:r w:rsidRPr="00AF6AB1"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diseases</w:t>
            </w:r>
            <w:proofErr w:type="spellEnd"/>
            <w:r w:rsidRPr="00AF6AB1">
              <w:rPr>
                <w:rFonts w:ascii="Times New Roman" w:eastAsia="Times New Roman" w:hAnsi="Times New Roman"/>
                <w:color w:val="000000"/>
              </w:rPr>
              <w:t xml:space="preserve"> (XIV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330C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31BC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2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DCB6A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0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8AC1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5</w:t>
            </w:r>
          </w:p>
        </w:tc>
      </w:tr>
      <w:tr w:rsidR="00914995" w:rsidRPr="00AF6AB1" w14:paraId="17BE351F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1BBF9B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C92A9F3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External causes of mortality (XX)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8EA6D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12 (1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A4797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63 (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D412B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86 (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DE931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000EC7" w14:paraId="41C60429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708B695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Intermediate causes-of-death (by ICD-10 chapter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51678B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FE0B3F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02623A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7F2BF3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914995" w:rsidRPr="00AF6AB1" w14:paraId="7CFC3010" w14:textId="77777777" w:rsidTr="00231B99">
        <w:trPr>
          <w:trHeight w:val="402"/>
        </w:trPr>
        <w:tc>
          <w:tcPr>
            <w:tcW w:w="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A6E89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8F6F37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Infectious diseases other than HIV (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A449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07 (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16CDE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84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6818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1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03A5C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0D2F278D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CCD56A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242A3C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Endocrine and metabolic disorders (IV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751AD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41 (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9351D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13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6A31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59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C171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33406BC9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0CFD4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5E4BD7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circulatory system (IX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903AE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55 (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10B9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662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97290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DC4B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63B11974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73C68D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94E277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respiratory system (X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0E7D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56 (1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8BF43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40 (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476D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30 (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EED013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7956185C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2A6BF5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7C504D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liver (XI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21599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83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6B18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29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84457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9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6957B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0D002ABE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F1734F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E1A180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urinary system (XIV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D727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04 (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1CCCD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73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C3CB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65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2DB3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000EC7" w14:paraId="4D4CF2F9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A746E20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Other prognostic factors (ICD-10 chapters XVIII and XXI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B196D2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F3BDEC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C9D317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B3D05A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914995" w:rsidRPr="00AF6AB1" w14:paraId="42EC892D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1211FA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485D4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 xml:space="preserve">Transplantation </w:t>
            </w: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status</w:t>
            </w:r>
            <w:proofErr w:type="spellEnd"/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FC5E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1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94AF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40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D201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1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628E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1</w:t>
            </w:r>
          </w:p>
        </w:tc>
      </w:tr>
      <w:tr w:rsidR="00914995" w:rsidRPr="00AF6AB1" w14:paraId="5C85DB4A" w14:textId="77777777" w:rsidTr="00231B99">
        <w:trPr>
          <w:trHeight w:val="402"/>
        </w:trPr>
        <w:tc>
          <w:tcPr>
            <w:tcW w:w="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5759F8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2331A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 xml:space="preserve">Poor </w:t>
            </w: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health</w:t>
            </w:r>
            <w:proofErr w:type="spellEnd"/>
            <w:r w:rsidRPr="00AF6AB1">
              <w:rPr>
                <w:rFonts w:ascii="Times New Roman" w:eastAsia="Times New Roman" w:hAnsi="Times New Roman"/>
                <w:color w:val="000000"/>
              </w:rPr>
              <w:t xml:space="preserve"> condition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355E4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68 (2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6E14D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18 (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21860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28 (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1F3D7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53A8093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3A96A7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B2464E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Shock</w:t>
            </w:r>
            <w:proofErr w:type="spellEnd"/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FFCA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22 (2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D204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15 (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5B72A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08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A08A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A7DFF21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63710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F4DDE9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Bedridden</w:t>
            </w:r>
            <w:proofErr w:type="spellEnd"/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F1F39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15 (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98C7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33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E911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7FF8F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72BDB84B" w14:textId="77777777" w:rsidTr="00231B99">
        <w:trPr>
          <w:trHeight w:val="402"/>
        </w:trPr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B17D10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17B41D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Senility</w:t>
            </w:r>
            <w:proofErr w:type="spellEnd"/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5AC8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8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98C4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6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6EDE2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00E77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19414ACF" w14:textId="77777777" w:rsidTr="00231B99">
        <w:trPr>
          <w:trHeight w:val="402"/>
        </w:trPr>
        <w:tc>
          <w:tcPr>
            <w:tcW w:w="6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354082F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Hospital </w:t>
            </w:r>
            <w:proofErr w:type="spellStart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>trajectory</w:t>
            </w:r>
            <w:proofErr w:type="spellEnd"/>
            <w:r w:rsidRPr="00AF6AB1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(admission)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CAE57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D2D455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28BEA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281884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914995" w:rsidRPr="00AF6AB1" w14:paraId="61E405CF" w14:textId="77777777" w:rsidTr="00231B99">
        <w:trPr>
          <w:trHeight w:val="402"/>
        </w:trPr>
        <w:tc>
          <w:tcPr>
            <w:tcW w:w="4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8DFAC4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13221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AF6AB1">
              <w:rPr>
                <w:rFonts w:ascii="Times New Roman" w:eastAsia="Times New Roman" w:hAnsi="Times New Roman"/>
                <w:color w:val="000000"/>
              </w:rPr>
              <w:t>Inpatient</w:t>
            </w:r>
            <w:proofErr w:type="spellEnd"/>
            <w:r w:rsidRPr="00AF6AB1">
              <w:rPr>
                <w:rFonts w:ascii="Times New Roman" w:eastAsia="Times New Roman" w:hAnsi="Times New Roman"/>
                <w:color w:val="000000"/>
              </w:rPr>
              <w:t xml:space="preserve"> care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4CEC16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23 (9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9E88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94 (8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294E8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4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56 (8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B6EE63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DD46728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BFB8BC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1EC94E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ay case admission without inpatient care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D9A57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43 (3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B6CFBF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13 (4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4CD1E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991 (3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DDDD8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4A676BB9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865281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180B10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Emergency room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D236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765 (4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F30D6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27 (1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678C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869 (1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4E30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59B50E5F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9C77AA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A79E56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Post-acute care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1FA2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33 (2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734E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45 (1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5C11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553 (1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5C444C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5E6D3528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F52888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20B0F7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ay case care at home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31B91D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974 (1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76F04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84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AD25B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74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4C819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AF6AB1" w14:paraId="095247D7" w14:textId="77777777" w:rsidTr="00231B99">
        <w:trPr>
          <w:trHeight w:val="402"/>
        </w:trPr>
        <w:tc>
          <w:tcPr>
            <w:tcW w:w="4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9D23B6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D6FD157" w14:textId="77777777" w:rsidR="00914995" w:rsidRPr="00AF6AB1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Nursing home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5BEB061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02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F812E70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361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9DF572E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181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20470A" w14:textId="77777777" w:rsidR="00914995" w:rsidRPr="00AF6AB1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AF6AB1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AF6AB1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</w:tbl>
    <w:p w14:paraId="349ACAAA" w14:textId="77777777" w:rsidR="00914995" w:rsidRPr="00C8782D" w:rsidRDefault="00914995" w:rsidP="00914995">
      <w:pPr>
        <w:rPr>
          <w:rFonts w:ascii="Times New Roman" w:hAnsi="Times New Roman"/>
          <w:highlight w:val="yellow"/>
        </w:rPr>
      </w:pPr>
    </w:p>
    <w:p w14:paraId="315DA125" w14:textId="77777777" w:rsidR="00914995" w:rsidRPr="00C8782D" w:rsidRDefault="00914995" w:rsidP="00914995">
      <w:pPr>
        <w:rPr>
          <w:rFonts w:ascii="Times New Roman" w:hAnsi="Times New Roman"/>
          <w:highlight w:val="yellow"/>
        </w:rPr>
      </w:pPr>
    </w:p>
    <w:p w14:paraId="6FFBC38F" w14:textId="77777777" w:rsidR="00914995" w:rsidRPr="00C8782D" w:rsidRDefault="00914995" w:rsidP="00914995">
      <w:pPr>
        <w:rPr>
          <w:rFonts w:ascii="Times New Roman" w:hAnsi="Times New Roman"/>
          <w:highlight w:val="yellow"/>
        </w:rPr>
        <w:sectPr w:rsidR="00914995" w:rsidRPr="00C8782D" w:rsidSect="00B57912">
          <w:footerReference w:type="default" r:id="rId10"/>
          <w:pgSz w:w="15840" w:h="12240" w:orient="landscape"/>
          <w:pgMar w:top="1418" w:right="567" w:bottom="1418" w:left="851" w:header="709" w:footer="463" w:gutter="0"/>
          <w:cols w:space="708"/>
          <w:docGrid w:linePitch="360"/>
        </w:sectPr>
      </w:pPr>
    </w:p>
    <w:p w14:paraId="288A2ADA" w14:textId="77777777" w:rsidR="00914995" w:rsidRPr="00C8782D" w:rsidRDefault="00000EC7" w:rsidP="00914995">
      <w:pPr>
        <w:pStyle w:val="Heading3"/>
      </w:pPr>
      <w:bookmarkStart w:id="40" w:name="_Toc317760624"/>
      <w:bookmarkStart w:id="41" w:name="_Toc523741348"/>
      <w:bookmarkStart w:id="42" w:name="_Toc4575992"/>
      <w:r>
        <w:lastRenderedPageBreak/>
        <w:t xml:space="preserve">Supplementary Methods </w:t>
      </w:r>
      <w:r w:rsidR="00914995" w:rsidRPr="00C8782D">
        <w:t xml:space="preserve">Table 2. Risk of </w:t>
      </w:r>
      <w:r w:rsidR="00914995">
        <w:t>i</w:t>
      </w:r>
      <w:r w:rsidR="00914995" w:rsidRPr="00C8782D">
        <w:t xml:space="preserve">n-hospital </w:t>
      </w:r>
      <w:r w:rsidR="00914995">
        <w:t>d</w:t>
      </w:r>
      <w:r w:rsidR="00914995" w:rsidRPr="00C8782D">
        <w:t xml:space="preserve">eath in 2008 among </w:t>
      </w:r>
      <w:r w:rsidR="00914995">
        <w:t>p</w:t>
      </w:r>
      <w:r w:rsidR="00914995" w:rsidRPr="00C8782D">
        <w:t xml:space="preserve">atients </w:t>
      </w:r>
      <w:r w:rsidR="00914995">
        <w:t>w</w:t>
      </w:r>
      <w:r w:rsidR="00914995" w:rsidRPr="00C8782D">
        <w:t xml:space="preserve">ith </w:t>
      </w:r>
      <w:r w:rsidR="00914995">
        <w:t>HNSCC</w:t>
      </w:r>
      <w:r w:rsidR="00914995" w:rsidRPr="00C8782D">
        <w:t xml:space="preserve"> and </w:t>
      </w:r>
      <w:r w:rsidR="00914995">
        <w:t>k</w:t>
      </w:r>
      <w:r w:rsidR="00914995" w:rsidRPr="00C8782D">
        <w:t xml:space="preserve">nown </w:t>
      </w:r>
      <w:r w:rsidR="00914995">
        <w:t>v</w:t>
      </w:r>
      <w:r w:rsidR="00914995" w:rsidRPr="00C8782D">
        <w:t xml:space="preserve">ital </w:t>
      </w:r>
      <w:r w:rsidR="00914995">
        <w:t>s</w:t>
      </w:r>
      <w:r w:rsidR="00914995" w:rsidRPr="00C8782D">
        <w:t>tatus in 2008 (</w:t>
      </w:r>
      <w:r w:rsidR="00914995">
        <w:t>N=35 515</w:t>
      </w:r>
      <w:r w:rsidR="00914995" w:rsidRPr="00C8782D">
        <w:t>)</w:t>
      </w:r>
      <w:bookmarkEnd w:id="40"/>
      <w:bookmarkEnd w:id="41"/>
      <w:bookmarkEnd w:id="42"/>
    </w:p>
    <w:tbl>
      <w:tblPr>
        <w:tblW w:w="8840" w:type="dxa"/>
        <w:tblInd w:w="93" w:type="dxa"/>
        <w:tblLook w:val="04A0" w:firstRow="1" w:lastRow="0" w:firstColumn="1" w:lastColumn="0" w:noHBand="0" w:noVBand="1"/>
      </w:tblPr>
      <w:tblGrid>
        <w:gridCol w:w="280"/>
        <w:gridCol w:w="5554"/>
        <w:gridCol w:w="2060"/>
        <w:gridCol w:w="946"/>
      </w:tblGrid>
      <w:tr w:rsidR="00914995" w:rsidRPr="006E05EF" w14:paraId="24E22A06" w14:textId="77777777" w:rsidTr="00231B99">
        <w:trPr>
          <w:trHeight w:val="630"/>
        </w:trPr>
        <w:tc>
          <w:tcPr>
            <w:tcW w:w="59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9AC83B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>Morbidity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profile</w:t>
            </w:r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 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0073DF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Adjusted</w:t>
            </w:r>
            <w:proofErr w:type="spellEnd"/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</w:t>
            </w:r>
            <w:proofErr w:type="spellStart"/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odds</w:t>
            </w:r>
            <w:proofErr w:type="spellEnd"/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-ratio</w:t>
            </w:r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br/>
              <w:t>(95% CI)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6A163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P-value</w:t>
            </w:r>
          </w:p>
        </w:tc>
      </w:tr>
      <w:tr w:rsidR="00914995" w:rsidRPr="006E05EF" w14:paraId="738916E9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72E1F4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Men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302D7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5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6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5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0CA99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1</w:t>
            </w:r>
          </w:p>
        </w:tc>
      </w:tr>
      <w:tr w:rsidR="00914995" w:rsidRPr="006E05EF" w14:paraId="2F931191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0E5D9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Age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EA3C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5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3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8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CE892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154713B7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15AA10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Age</w:t>
            </w:r>
            <w:r w:rsidRPr="006E05EF">
              <w:rPr>
                <w:rFonts w:ascii="Times New Roman" w:eastAsia="Times New Roman" w:hAnsi="Times New Roman"/>
                <w:color w:val="000000"/>
                <w:vertAlign w:val="superscript"/>
              </w:rPr>
              <w:t>2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9FF1B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9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C79BD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4A465C4D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C14F7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Age</w:t>
            </w:r>
            <w:r w:rsidRPr="006E05EF">
              <w:rPr>
                <w:rFonts w:ascii="Times New Roman" w:eastAsia="Times New Roman" w:hAnsi="Times New Roman"/>
                <w:color w:val="000000"/>
                <w:vertAlign w:val="superscript"/>
              </w:rPr>
              <w:t>3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D3E7E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33DCB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000EC7" w14:paraId="76C5AB1F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4FE1B9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French region (reference: Paris area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933152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8230E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</w:tr>
      <w:tr w:rsidR="00914995" w:rsidRPr="006E05EF" w14:paraId="34372066" w14:textId="77777777" w:rsidTr="00231B99">
        <w:trPr>
          <w:trHeight w:val="402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2B8B4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B48F5B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North-West</w:t>
            </w:r>
            <w:proofErr w:type="spellEnd"/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C7836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8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6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2)</w:t>
            </w:r>
          </w:p>
        </w:tc>
        <w:tc>
          <w:tcPr>
            <w:tcW w:w="8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CADDF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700F92A4" w14:textId="77777777" w:rsidTr="00231B99">
        <w:trPr>
          <w:trHeight w:val="402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2C178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24FF52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North-East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63C7C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2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4)</w:t>
            </w:r>
          </w:p>
        </w:tc>
        <w:tc>
          <w:tcPr>
            <w:tcW w:w="8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F2FE38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6E05EF" w14:paraId="60285967" w14:textId="77777777" w:rsidTr="00231B99">
        <w:trPr>
          <w:trHeight w:val="402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997CA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C0DDBF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South-West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07DF86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8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4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3)</w:t>
            </w:r>
          </w:p>
        </w:tc>
        <w:tc>
          <w:tcPr>
            <w:tcW w:w="8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16EA53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6E05EF" w14:paraId="3E9D9F68" w14:textId="77777777" w:rsidTr="00231B99">
        <w:trPr>
          <w:trHeight w:val="402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AA9CD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0C7BB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South-East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0B3BD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1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2)</w:t>
            </w:r>
          </w:p>
        </w:tc>
        <w:tc>
          <w:tcPr>
            <w:tcW w:w="8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04221D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6E05EF" w14:paraId="2703CC1E" w14:textId="77777777" w:rsidTr="00231B99">
        <w:trPr>
          <w:trHeight w:val="402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92FB3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A7B47A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 xml:space="preserve">French West </w:t>
            </w: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Indies</w:t>
            </w:r>
            <w:proofErr w:type="spellEnd"/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C38CFB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,43 (1,01-2,03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438C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</w:p>
        </w:tc>
      </w:tr>
      <w:tr w:rsidR="00914995" w:rsidRPr="00000EC7" w14:paraId="1099C04F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7BA64DA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Other cancer (by ICD-10 chapter)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BBE3C0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1D0D72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</w:tr>
      <w:tr w:rsidR="00914995" w:rsidRPr="006E05EF" w14:paraId="15212DEF" w14:textId="77777777" w:rsidTr="00231B99">
        <w:trPr>
          <w:trHeight w:val="402"/>
        </w:trPr>
        <w:tc>
          <w:tcPr>
            <w:tcW w:w="2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734DC5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7B6BCF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Lung cancer (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3DE1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0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6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C9FF5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1</w:t>
            </w:r>
          </w:p>
        </w:tc>
      </w:tr>
      <w:tr w:rsidR="00914995" w:rsidRPr="006E05EF" w14:paraId="2178F564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EBD895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E08CCA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Esophageal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cancer (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61837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4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4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BF95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2712CBF9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6ACA0E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D654EC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Cancer other than HNSCC, lung or esophageal (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4D9C6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3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6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1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3341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73</w:t>
            </w:r>
          </w:p>
        </w:tc>
      </w:tr>
      <w:tr w:rsidR="00914995" w:rsidRPr="006E05EF" w14:paraId="5F79BC3B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27DE78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8E4EF6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Metastasis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(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81FC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7 (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8-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9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6EC08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66A36C74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370EA8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3A1A19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Lymph nodes (without metastasis)  (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80D79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1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3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98D03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000EC7" w14:paraId="6DD95E8B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684791B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Other causes-of-death (by ICD-10 chapter)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26C7EA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D0444F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</w:tr>
      <w:tr w:rsidR="00914995" w:rsidRPr="006E05EF" w14:paraId="7BE318A6" w14:textId="77777777" w:rsidTr="00231B99">
        <w:trPr>
          <w:trHeight w:val="402"/>
        </w:trPr>
        <w:tc>
          <w:tcPr>
            <w:tcW w:w="2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CDE27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B3481F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HIV/AIDS (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2B1D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3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5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3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C6F9F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</w:t>
            </w:r>
          </w:p>
        </w:tc>
      </w:tr>
      <w:tr w:rsidR="00914995" w:rsidRPr="006E05EF" w14:paraId="112C9091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359C1A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B27EC3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Infectious diseases other than HIV (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B5FF9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6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5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8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A39EA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045665E1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B2B3E2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ABE18E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 xml:space="preserve">Blood </w:t>
            </w: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disorders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(I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8F98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1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0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2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A5E75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5B634198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8F2522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904C43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Malnutrition (IV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A880D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5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4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6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21459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3E0467E4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D844F4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DA0B39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Endocrine and metabolic disorders (IV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ED6797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6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1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2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BFC8D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45F433FD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127849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9D6CEC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Mental and behavioral disorders (V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6882D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2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7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8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105B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44CAA926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7B3EE9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294DDB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nervous system (V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CA2E7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8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6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2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2315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1</w:t>
            </w:r>
          </w:p>
        </w:tc>
      </w:tr>
      <w:tr w:rsidR="00914995" w:rsidRPr="006E05EF" w14:paraId="374BA150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C7DD8A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8ABC97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circulatory system (IX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71D54E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0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4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7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0F31E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1</w:t>
            </w:r>
          </w:p>
        </w:tc>
      </w:tr>
      <w:tr w:rsidR="00914995" w:rsidRPr="006E05EF" w14:paraId="7416D3A9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78449D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ED30F8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respiratory system (X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C96B3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7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0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5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E2D9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8</w:t>
            </w:r>
          </w:p>
        </w:tc>
      </w:tr>
      <w:tr w:rsidR="00914995" w:rsidRPr="006E05EF" w14:paraId="1236EDB1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C2FF3E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C6C950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liver (X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25C919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4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4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5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07F0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714D8343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495C5E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695D68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Other diseases of the digestive system (X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31682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2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7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8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46B8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1A26350E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B19926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4D31BA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skin and subcutaneous tissue (X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98E2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3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5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E4E8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22340DF9" w14:textId="77777777" w:rsidTr="00231B99">
        <w:trPr>
          <w:trHeight w:val="600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CE2889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F5F06D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musculoskeletal system and connective tissue (XII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56B9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9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8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1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CC87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5224BF4A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08C387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41E31D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urinary system (XIV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2BDE8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2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4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2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C361E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6D27F575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CB6209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7CD02F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Gynecological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diseases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(XIV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4B578C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0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1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1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A396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5</w:t>
            </w:r>
          </w:p>
        </w:tc>
      </w:tr>
      <w:tr w:rsidR="00914995" w:rsidRPr="006E05EF" w14:paraId="2639F07D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0084B0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EF1F16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External causes of mortality (XX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88965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7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9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6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B56B3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000EC7" w14:paraId="2EFB78B1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7CBAEA0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Intermediate causes-of-death (by ICD-10 chapter)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F6E0FA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21C125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</w:tr>
      <w:tr w:rsidR="00914995" w:rsidRPr="006E05EF" w14:paraId="33D6E4CF" w14:textId="77777777" w:rsidTr="00231B99">
        <w:trPr>
          <w:trHeight w:val="402"/>
        </w:trPr>
        <w:tc>
          <w:tcPr>
            <w:tcW w:w="2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1E663" w14:textId="77777777" w:rsidR="00914995" w:rsidRPr="0091499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000D66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Infectious diseases other than HIV (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EED0D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3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5-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5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902A3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671C8F2E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149883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2BC615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Endocrine and metabolic disorders (IV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B146D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2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63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3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BA318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60FFF353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ADD225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63A7A4" w14:textId="77777777" w:rsidR="00914995" w:rsidRPr="0091499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/>
                <w:color w:val="000000"/>
                <w:lang w:val="en-US"/>
              </w:rPr>
              <w:t>Diseases of the circulatory system (IX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2FC05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5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4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0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B238F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5BA53153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2690D7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8F7235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color w:val="000000"/>
                <w:lang w:val="en-US"/>
              </w:rPr>
              <w:t>Diseases of the respiratory system (X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1D1686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3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6-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4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5E029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5302C1A3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623256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3210BE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color w:val="000000"/>
                <w:lang w:val="en-US"/>
              </w:rPr>
              <w:t>Diseases of the liver (XI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B91A78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7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5-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0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95872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0F869527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CB7B35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4276CC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color w:val="000000"/>
                <w:lang w:val="en-US"/>
              </w:rPr>
              <w:t>Diseases of the urinary system (XIV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4421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9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5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5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7EE88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1</w:t>
            </w:r>
          </w:p>
        </w:tc>
      </w:tr>
      <w:tr w:rsidR="00914995" w:rsidRPr="00000EC7" w14:paraId="785FE0C1" w14:textId="77777777" w:rsidTr="00231B99">
        <w:trPr>
          <w:trHeight w:val="675"/>
        </w:trPr>
        <w:tc>
          <w:tcPr>
            <w:tcW w:w="59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914A00E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Other prognostic factors (ICD-10 chapters XVIII and XXI)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4D1D57" w14:textId="77777777" w:rsidR="00914995" w:rsidRPr="006A35A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6B6DCC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</w:tr>
      <w:tr w:rsidR="00914995" w:rsidRPr="006E05EF" w14:paraId="4C691270" w14:textId="77777777" w:rsidTr="00231B99">
        <w:trPr>
          <w:trHeight w:val="402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3E4E6B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530D8E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 xml:space="preserve">Transplantation </w:t>
            </w: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status</w:t>
            </w:r>
            <w:proofErr w:type="spellEnd"/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BBA47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6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7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4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630C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7</w:t>
            </w:r>
          </w:p>
        </w:tc>
      </w:tr>
      <w:tr w:rsidR="00914995" w:rsidRPr="006E05EF" w14:paraId="5F28A022" w14:textId="77777777" w:rsidTr="00231B99">
        <w:trPr>
          <w:trHeight w:val="402"/>
        </w:trPr>
        <w:tc>
          <w:tcPr>
            <w:tcW w:w="2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F5209C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F0FD47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 xml:space="preserve">Poor </w:t>
            </w: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health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condition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31695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0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5-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6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2A1DF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3CDDE7ED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941411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D2903E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Shock</w:t>
            </w:r>
            <w:proofErr w:type="spellEnd"/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4599D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6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7-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0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EB3A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1B8A467D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175108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8C62E5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Bedridden</w:t>
            </w:r>
            <w:proofErr w:type="spellEnd"/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BAAD8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7 (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2-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97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EFE3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7BD5B534" w14:textId="77777777" w:rsidTr="00231B99">
        <w:trPr>
          <w:trHeight w:val="402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BEF517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CD385E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Senility</w:t>
            </w:r>
            <w:proofErr w:type="spellEnd"/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82CC9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87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4-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8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B1586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5</w:t>
            </w:r>
          </w:p>
        </w:tc>
      </w:tr>
      <w:tr w:rsidR="00914995" w:rsidRPr="006E05EF" w14:paraId="4C73322E" w14:textId="77777777" w:rsidTr="00231B99">
        <w:trPr>
          <w:trHeight w:val="402"/>
        </w:trPr>
        <w:tc>
          <w:tcPr>
            <w:tcW w:w="59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0959216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Hospital </w:t>
            </w:r>
            <w:proofErr w:type="spellStart"/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trajectory</w:t>
            </w:r>
            <w:proofErr w:type="spellEnd"/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(admission)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123C1F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 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993AD7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6E05EF">
              <w:rPr>
                <w:rFonts w:ascii="Times New Roman" w:eastAsia="Times New Roman" w:hAnsi="Times New Roman"/>
                <w:b/>
                <w:bCs/>
                <w:color w:val="000000"/>
              </w:rPr>
              <w:t> </w:t>
            </w:r>
          </w:p>
        </w:tc>
      </w:tr>
      <w:tr w:rsidR="00914995" w:rsidRPr="006E05EF" w14:paraId="555C73A3" w14:textId="77777777" w:rsidTr="00231B99">
        <w:trPr>
          <w:trHeight w:val="402"/>
        </w:trPr>
        <w:tc>
          <w:tcPr>
            <w:tcW w:w="2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A58F416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8E6FB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Inpatient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care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1EFBF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39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2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9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72D9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1B44721C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6CD0B35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33C5AD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color w:val="000000"/>
                <w:lang w:val="en-US"/>
              </w:rPr>
              <w:t>Day case admission without inpatient care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333405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4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1-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58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F8A2A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47B3DEB0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BDA5199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79219D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Emergency room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0B655E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5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1-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9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C9F31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698F86F5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A72CF25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819AAF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Post-acute care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17CFB0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1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3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20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781E9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5</w:t>
            </w:r>
          </w:p>
        </w:tc>
      </w:tr>
      <w:tr w:rsidR="00914995" w:rsidRPr="006E05EF" w14:paraId="2B66EF19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2395180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F88167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6E05EF">
              <w:rPr>
                <w:rFonts w:ascii="Times New Roman" w:eastAsia="Times New Roman" w:hAnsi="Times New Roman"/>
                <w:color w:val="000000"/>
              </w:rPr>
              <w:t>Daycare</w:t>
            </w:r>
            <w:proofErr w:type="spellEnd"/>
            <w:r w:rsidRPr="006E05EF">
              <w:rPr>
                <w:rFonts w:ascii="Times New Roman" w:eastAsia="Times New Roman" w:hAnsi="Times New Roman"/>
                <w:color w:val="000000"/>
              </w:rPr>
              <w:t xml:space="preserve"> at home</w:t>
            </w:r>
          </w:p>
        </w:tc>
        <w:tc>
          <w:tcPr>
            <w:tcW w:w="2060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789277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6 (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1-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5)</w:t>
            </w:r>
          </w:p>
        </w:tc>
        <w:tc>
          <w:tcPr>
            <w:tcW w:w="8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B8194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01</w:t>
            </w:r>
          </w:p>
        </w:tc>
      </w:tr>
      <w:tr w:rsidR="00914995" w:rsidRPr="006E05EF" w14:paraId="6FC60366" w14:textId="77777777" w:rsidTr="00231B99">
        <w:trPr>
          <w:trHeight w:val="402"/>
        </w:trPr>
        <w:tc>
          <w:tcPr>
            <w:tcW w:w="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EF4DE0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5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58B6244" w14:textId="77777777" w:rsidR="00914995" w:rsidRPr="006E05EF" w:rsidRDefault="00914995" w:rsidP="00231B99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Nursing home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45A705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42 (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17-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72)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2515E6" w14:textId="77777777" w:rsidR="00914995" w:rsidRPr="006E05EF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6E05EF">
              <w:rPr>
                <w:rFonts w:ascii="Times New Roman" w:eastAsia="Times New Roman" w:hAnsi="Times New Roman"/>
                <w:color w:val="000000"/>
              </w:rPr>
              <w:t>&lt;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6E05EF">
              <w:rPr>
                <w:rFonts w:ascii="Times New Roman" w:eastAsia="Times New Roman" w:hAnsi="Times New Roman"/>
                <w:color w:val="000000"/>
              </w:rPr>
              <w:t>001</w:t>
            </w:r>
          </w:p>
        </w:tc>
      </w:tr>
    </w:tbl>
    <w:p w14:paraId="1A7D6129" w14:textId="77777777" w:rsidR="00914995" w:rsidRPr="00C8782D" w:rsidRDefault="00914995" w:rsidP="00914995">
      <w:pPr>
        <w:rPr>
          <w:rFonts w:ascii="Times New Roman" w:hAnsi="Times New Roman"/>
        </w:rPr>
      </w:pPr>
    </w:p>
    <w:p w14:paraId="5705142C" w14:textId="77777777" w:rsidR="00914995" w:rsidRPr="00C8782D" w:rsidRDefault="00914995" w:rsidP="00914995">
      <w:pPr>
        <w:rPr>
          <w:rFonts w:ascii="Times New Roman" w:hAnsi="Times New Roman"/>
          <w:highlight w:val="yellow"/>
        </w:rPr>
      </w:pPr>
    </w:p>
    <w:p w14:paraId="78E3B140" w14:textId="77777777" w:rsidR="00914995" w:rsidRPr="00C8782D" w:rsidRDefault="00914995" w:rsidP="00914995">
      <w:pPr>
        <w:rPr>
          <w:rFonts w:ascii="Times New Roman" w:hAnsi="Times New Roman"/>
          <w:highlight w:val="yellow"/>
        </w:rPr>
        <w:sectPr w:rsidR="00914995" w:rsidRPr="00C8782D" w:rsidSect="00B57912">
          <w:footerReference w:type="default" r:id="rId11"/>
          <w:pgSz w:w="12240" w:h="15840"/>
          <w:pgMar w:top="851" w:right="1418" w:bottom="567" w:left="1418" w:header="709" w:footer="463" w:gutter="0"/>
          <w:cols w:space="708"/>
          <w:docGrid w:linePitch="360"/>
        </w:sectPr>
      </w:pPr>
    </w:p>
    <w:p w14:paraId="5213D936" w14:textId="77777777" w:rsidR="00914995" w:rsidRPr="00C8782D" w:rsidRDefault="00000EC7" w:rsidP="00914995">
      <w:pPr>
        <w:pStyle w:val="Heading3"/>
      </w:pPr>
      <w:bookmarkStart w:id="43" w:name="_Toc317760625"/>
      <w:bookmarkStart w:id="44" w:name="_Toc523741349"/>
      <w:bookmarkStart w:id="45" w:name="_Toc4575993"/>
      <w:r>
        <w:lastRenderedPageBreak/>
        <w:t xml:space="preserve">Supplementary Methods </w:t>
      </w:r>
      <w:r w:rsidR="00914995" w:rsidRPr="00C8782D">
        <w:t xml:space="preserve">Table 3. Vital </w:t>
      </w:r>
      <w:r w:rsidR="00914995">
        <w:t>s</w:t>
      </w:r>
      <w:r w:rsidR="00914995" w:rsidRPr="00C8782D">
        <w:t xml:space="preserve">tatus of </w:t>
      </w:r>
      <w:r w:rsidR="00914995">
        <w:t>patients</w:t>
      </w:r>
      <w:r w:rsidR="00914995" w:rsidRPr="00C8782D">
        <w:t xml:space="preserve"> </w:t>
      </w:r>
      <w:r w:rsidR="00914995">
        <w:t>d</w:t>
      </w:r>
      <w:r w:rsidR="00914995" w:rsidRPr="00C8782D">
        <w:t xml:space="preserve">ischarged with </w:t>
      </w:r>
      <w:r w:rsidR="00914995">
        <w:t>HNSCC</w:t>
      </w:r>
      <w:r w:rsidR="00914995" w:rsidRPr="00C8782D">
        <w:t xml:space="preserve">, by </w:t>
      </w:r>
      <w:r w:rsidR="00914995">
        <w:t>y</w:t>
      </w:r>
      <w:r w:rsidR="00914995" w:rsidRPr="00C8782D">
        <w:t>ear</w:t>
      </w:r>
      <w:bookmarkEnd w:id="43"/>
      <w:bookmarkEnd w:id="44"/>
      <w:bookmarkEnd w:id="45"/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681"/>
        <w:gridCol w:w="1601"/>
        <w:gridCol w:w="1597"/>
        <w:gridCol w:w="1580"/>
        <w:gridCol w:w="1528"/>
        <w:gridCol w:w="1533"/>
        <w:gridCol w:w="1560"/>
        <w:gridCol w:w="1559"/>
        <w:gridCol w:w="1701"/>
      </w:tblGrid>
      <w:tr w:rsidR="00914995" w:rsidRPr="00000EC7" w14:paraId="408AC284" w14:textId="77777777" w:rsidTr="00231B99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bookmarkEnd w:id="39"/>
          <w:p w14:paraId="5E80DB49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proofErr w:type="spellStart"/>
            <w:r w:rsidRPr="004250B8">
              <w:rPr>
                <w:rFonts w:ascii="Times New Roman" w:eastAsia="Times New Roman" w:hAnsi="Times New Roman"/>
                <w:b/>
                <w:bCs/>
                <w:color w:val="000000"/>
              </w:rPr>
              <w:t>Year</w:t>
            </w:r>
            <w:proofErr w:type="spellEnd"/>
          </w:p>
        </w:tc>
        <w:tc>
          <w:tcPr>
            <w:tcW w:w="160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069643A" w14:textId="77777777" w:rsidR="00914995" w:rsidRPr="006A35A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Total patients discharged</w:t>
            </w: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br/>
              <w:t>in the year</w:t>
            </w:r>
          </w:p>
        </w:tc>
        <w:tc>
          <w:tcPr>
            <w:tcW w:w="1597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636BD58" w14:textId="77777777" w:rsidR="00914995" w:rsidRPr="006A35A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New patients</w:t>
            </w: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br/>
              <w:t>in the year</w:t>
            </w:r>
          </w:p>
        </w:tc>
        <w:tc>
          <w:tcPr>
            <w:tcW w:w="15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D0A9C40" w14:textId="77777777" w:rsidR="00914995" w:rsidRPr="006A35A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In-hospital death in the year</w:t>
            </w:r>
          </w:p>
        </w:tc>
        <w:tc>
          <w:tcPr>
            <w:tcW w:w="1528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B1947CC" w14:textId="77777777" w:rsidR="00914995" w:rsidRPr="006A35A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Alive at the end of the year</w:t>
            </w:r>
          </w:p>
        </w:tc>
        <w:tc>
          <w:tcPr>
            <w:tcW w:w="465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E44363" w14:textId="77777777" w:rsidR="00914995" w:rsidRPr="006A35A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Patients lost to follow-up in the year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6FA047C" w14:textId="77777777" w:rsidR="00914995" w:rsidRPr="006A35A5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Increase in total deaths</w:t>
            </w:r>
            <w:r w:rsidRPr="006A35A5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br/>
              <w:t>after imputation</w:t>
            </w:r>
          </w:p>
        </w:tc>
      </w:tr>
      <w:tr w:rsidR="00914995" w:rsidRPr="004250B8" w14:paraId="0019A071" w14:textId="77777777" w:rsidTr="00231B99">
        <w:trPr>
          <w:trHeight w:val="930"/>
        </w:trPr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552802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601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BEC9757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597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E76AA71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58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9756F9E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528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947CD93" w14:textId="77777777" w:rsidR="00914995" w:rsidRPr="006A35A5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A65DB0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>Total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3650840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4250B8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Imputation of </w:t>
            </w:r>
            <w:proofErr w:type="spellStart"/>
            <w:r w:rsidRPr="004250B8">
              <w:rPr>
                <w:rFonts w:ascii="Times New Roman" w:eastAsia="Times New Roman" w:hAnsi="Times New Roman"/>
                <w:b/>
                <w:bCs/>
                <w:color w:val="000000"/>
              </w:rPr>
              <w:t>death</w:t>
            </w:r>
            <w:proofErr w:type="spellEnd"/>
            <w:r w:rsidRPr="004250B8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</w:t>
            </w:r>
            <w:proofErr w:type="spellStart"/>
            <w:r w:rsidRPr="004250B8">
              <w:rPr>
                <w:rFonts w:ascii="Times New Roman" w:eastAsia="Times New Roman" w:hAnsi="Times New Roman"/>
                <w:b/>
                <w:bCs/>
                <w:color w:val="000000"/>
              </w:rPr>
              <w:t>status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FA3485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4250B8"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Imputation of alive </w:t>
            </w:r>
            <w:proofErr w:type="spellStart"/>
            <w:r w:rsidRPr="004250B8">
              <w:rPr>
                <w:rFonts w:ascii="Times New Roman" w:eastAsia="Times New Roman" w:hAnsi="Times New Roman"/>
                <w:b/>
                <w:bCs/>
                <w:color w:val="000000"/>
              </w:rPr>
              <w:t>status</w:t>
            </w:r>
            <w:proofErr w:type="spellEnd"/>
          </w:p>
        </w:tc>
        <w:tc>
          <w:tcPr>
            <w:tcW w:w="1701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BDD824" w14:textId="77777777" w:rsidR="00914995" w:rsidRPr="004250B8" w:rsidRDefault="00914995" w:rsidP="00231B99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</w:tr>
      <w:tr w:rsidR="00914995" w:rsidRPr="004250B8" w14:paraId="0EA71B5A" w14:textId="77777777" w:rsidTr="00231B99">
        <w:trPr>
          <w:trHeight w:val="6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CCDD7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008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E19330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4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1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87712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4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11 (100)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CD731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8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50 (2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82A9F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65 (6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7FBF6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5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96 (1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A0348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50 (2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C9ED2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46 (7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5CAEF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7</w:t>
            </w:r>
          </w:p>
        </w:tc>
      </w:tr>
      <w:tr w:rsidR="00914995" w:rsidRPr="004250B8" w14:paraId="7E6CFFC3" w14:textId="77777777" w:rsidTr="00231B99">
        <w:trPr>
          <w:trHeight w:val="6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D10E15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009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1612EB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47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008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E0B2AA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32 (5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32EFD0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9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93 (2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5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26C00D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3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47 (6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5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A28320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568 (1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0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D1248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92 (2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031BB7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4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76 (7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4B00DD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7</w:t>
            </w:r>
          </w:p>
        </w:tc>
      </w:tr>
      <w:tr w:rsidR="00914995" w:rsidRPr="004250B8" w14:paraId="7A0E728A" w14:textId="77777777" w:rsidTr="00231B99">
        <w:trPr>
          <w:trHeight w:val="6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CE81B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010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812ED9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5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2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F08E8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58 (4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59075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42 (2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3D317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3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345 (6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5D321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7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37 (15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14E2F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93 (2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15FEE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5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944 (7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A0068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8</w:t>
            </w:r>
          </w:p>
        </w:tc>
      </w:tr>
      <w:tr w:rsidR="00914995" w:rsidRPr="004250B8" w14:paraId="73BCB15D" w14:textId="77777777" w:rsidTr="00231B99">
        <w:trPr>
          <w:trHeight w:val="6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D1365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011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EDB587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5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964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59B97B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47 (4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9)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DA1CB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372 (1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5)</w:t>
            </w:r>
          </w:p>
        </w:tc>
        <w:tc>
          <w:tcPr>
            <w:tcW w:w="15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A4A7C3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1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95 (6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5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C4B476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397 (1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BFDCB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46 (2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6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40FF1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8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51 (7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F4570E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1</w:t>
            </w:r>
          </w:p>
        </w:tc>
      </w:tr>
      <w:tr w:rsidR="00914995" w:rsidRPr="004250B8" w14:paraId="05A8B19F" w14:textId="77777777" w:rsidTr="00231B99">
        <w:trPr>
          <w:trHeight w:val="6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ED319A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012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949B51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55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074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173903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505 (37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F2DF9D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396 (1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9545D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8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521 (5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8)</w:t>
            </w:r>
          </w:p>
        </w:tc>
        <w:tc>
          <w:tcPr>
            <w:tcW w:w="15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A654D1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57 (29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10B861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922 (1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7E5500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3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35 (8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8FD345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8</w:t>
            </w:r>
          </w:p>
        </w:tc>
      </w:tr>
      <w:tr w:rsidR="00914995" w:rsidRPr="004250B8" w14:paraId="7C662C3A" w14:textId="77777777" w:rsidTr="00231B99">
        <w:trPr>
          <w:trHeight w:val="600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B2D30A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013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570765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5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938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C3A9AA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9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598 (34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09348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383 (18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2)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2F17A8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404 (0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5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AB7473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46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51 (81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1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9F59AF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10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32 (23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07CCC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35</w:t>
            </w:r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419 (76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7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005913" w14:textId="77777777" w:rsidR="00914995" w:rsidRPr="004250B8" w:rsidRDefault="00914995" w:rsidP="00231B9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4250B8">
              <w:rPr>
                <w:rFonts w:ascii="Times New Roman" w:eastAsia="Times New Roman" w:hAnsi="Times New Roman"/>
                <w:color w:val="000000"/>
              </w:rPr>
              <w:t>2</w:t>
            </w:r>
            <w:r w:rsidR="00167101">
              <w:rPr>
                <w:rFonts w:ascii="Times New Roman" w:eastAsia="Times New Roman" w:hAnsi="Times New Roman"/>
                <w:color w:val="000000"/>
              </w:rPr>
              <w:t>.</w:t>
            </w:r>
            <w:r w:rsidRPr="004250B8">
              <w:rPr>
                <w:rFonts w:ascii="Times New Roman" w:eastAsia="Times New Roman" w:hAnsi="Times New Roman"/>
                <w:color w:val="000000"/>
              </w:rPr>
              <w:t>03</w:t>
            </w:r>
          </w:p>
        </w:tc>
      </w:tr>
    </w:tbl>
    <w:p w14:paraId="76BBB6B6" w14:textId="77777777" w:rsidR="00914995" w:rsidRDefault="00914995" w:rsidP="00914995">
      <w:pPr>
        <w:rPr>
          <w:rFonts w:ascii="Times New Roman" w:hAnsi="Times New Roman"/>
        </w:rPr>
      </w:pPr>
    </w:p>
    <w:p w14:paraId="1A5D57E2" w14:textId="77777777" w:rsidR="00914995" w:rsidRDefault="00914995" w:rsidP="00914995">
      <w:pPr>
        <w:rPr>
          <w:rFonts w:ascii="Times New Roman" w:hAnsi="Times New Roman"/>
        </w:rPr>
      </w:pPr>
    </w:p>
    <w:p w14:paraId="0A014502" w14:textId="77777777" w:rsidR="00914995" w:rsidRDefault="00914995" w:rsidP="00914995">
      <w:pPr>
        <w:rPr>
          <w:rFonts w:ascii="Times New Roman" w:eastAsiaTheme="majorEastAsia" w:hAnsi="Times New Roman"/>
          <w:b/>
          <w:bCs/>
        </w:rPr>
      </w:pPr>
      <w:r>
        <w:br w:type="page"/>
      </w:r>
    </w:p>
    <w:p w14:paraId="6DC11146" w14:textId="77777777" w:rsidR="00914995" w:rsidRPr="00C8782D" w:rsidRDefault="00000EC7" w:rsidP="00914995">
      <w:pPr>
        <w:pStyle w:val="Heading3"/>
      </w:pPr>
      <w:bookmarkStart w:id="46" w:name="_Toc523741350"/>
      <w:bookmarkStart w:id="47" w:name="_Toc4575994"/>
      <w:r>
        <w:lastRenderedPageBreak/>
        <w:t xml:space="preserve">Supplementary Methods </w:t>
      </w:r>
      <w:r w:rsidR="00914995" w:rsidRPr="00C8782D">
        <w:t xml:space="preserve">Table </w:t>
      </w:r>
      <w:r w:rsidR="00914995">
        <w:t>4</w:t>
      </w:r>
      <w:r w:rsidR="00914995" w:rsidRPr="00C8782D">
        <w:t xml:space="preserve">. </w:t>
      </w:r>
      <w:r w:rsidR="00914995">
        <w:t>Cross-validation of mortality rates at 3 years for HNSCC between French cancer registries and the study population</w:t>
      </w:r>
      <w:bookmarkEnd w:id="46"/>
      <w:bookmarkEnd w:id="47"/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26"/>
        <w:gridCol w:w="851"/>
        <w:gridCol w:w="751"/>
        <w:gridCol w:w="2561"/>
        <w:gridCol w:w="85"/>
        <w:gridCol w:w="2183"/>
        <w:gridCol w:w="85"/>
        <w:gridCol w:w="635"/>
        <w:gridCol w:w="830"/>
        <w:gridCol w:w="1134"/>
      </w:tblGrid>
      <w:tr w:rsidR="00914995" w14:paraId="72C5A554" w14:textId="77777777" w:rsidTr="00231B99">
        <w:trPr>
          <w:trHeight w:val="315"/>
        </w:trPr>
        <w:tc>
          <w:tcPr>
            <w:tcW w:w="412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C0A96F" w14:textId="77777777" w:rsidR="00914995" w:rsidRPr="006A35A5" w:rsidRDefault="00914995" w:rsidP="00231B99">
            <w:pPr>
              <w:jc w:val="center"/>
              <w:rPr>
                <w:b/>
                <w:bCs/>
                <w:color w:val="000000"/>
                <w:lang w:val="en-US"/>
              </w:rPr>
            </w:pPr>
            <w:r w:rsidRPr="006A35A5">
              <w:rPr>
                <w:b/>
                <w:bCs/>
                <w:color w:val="000000"/>
                <w:lang w:val="en-US"/>
              </w:rPr>
              <w:t>Primary head and neck cancer site</w:t>
            </w:r>
          </w:p>
        </w:tc>
        <w:tc>
          <w:tcPr>
            <w:tcW w:w="6431" w:type="dxa"/>
            <w:gridSpan w:val="5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30DCAB" w14:textId="77777777" w:rsidR="00914995" w:rsidRDefault="00914995" w:rsidP="00231B99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Study population</w:t>
            </w:r>
          </w:p>
        </w:tc>
        <w:tc>
          <w:tcPr>
            <w:tcW w:w="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8E61B0" w14:textId="77777777" w:rsidR="00914995" w:rsidRDefault="00914995" w:rsidP="00231B99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 </w:t>
            </w:r>
          </w:p>
        </w:tc>
        <w:tc>
          <w:tcPr>
            <w:tcW w:w="2599" w:type="dxa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468768" w14:textId="77777777" w:rsidR="00914995" w:rsidRDefault="00914995" w:rsidP="00231B99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FRANCIM 2005-2010</w:t>
            </w:r>
          </w:p>
        </w:tc>
      </w:tr>
      <w:tr w:rsidR="00914995" w14:paraId="13681DA9" w14:textId="77777777" w:rsidTr="00231B99">
        <w:trPr>
          <w:trHeight w:val="1155"/>
        </w:trPr>
        <w:tc>
          <w:tcPr>
            <w:tcW w:w="412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3646DCB" w14:textId="77777777" w:rsidR="00914995" w:rsidRDefault="00914995" w:rsidP="00231B99">
            <w:pPr>
              <w:rPr>
                <w:b/>
                <w:bCs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D4DC56" w14:textId="77777777" w:rsidR="00914995" w:rsidRDefault="00914995" w:rsidP="00231B99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N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15B60C" w14:textId="77777777" w:rsidR="00914995" w:rsidRDefault="00914995" w:rsidP="00231B99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(%)</w:t>
            </w:r>
          </w:p>
        </w:tc>
        <w:tc>
          <w:tcPr>
            <w:tcW w:w="256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F5A5EE" w14:textId="77777777" w:rsidR="00914995" w:rsidRPr="006A35A5" w:rsidRDefault="00914995" w:rsidP="00231B99">
            <w:pPr>
              <w:jc w:val="center"/>
              <w:rPr>
                <w:b/>
                <w:bCs/>
                <w:color w:val="000000"/>
                <w:lang w:val="en-US"/>
              </w:rPr>
            </w:pPr>
            <w:r w:rsidRPr="006A35A5">
              <w:rPr>
                <w:b/>
                <w:bCs/>
                <w:color w:val="000000"/>
                <w:lang w:val="en-US"/>
              </w:rPr>
              <w:t>In-hospital death and follow-up to last discharge in 2010-2013</w:t>
            </w:r>
          </w:p>
        </w:tc>
        <w:tc>
          <w:tcPr>
            <w:tcW w:w="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EB5E73" w14:textId="77777777" w:rsidR="00914995" w:rsidRPr="006A35A5" w:rsidRDefault="00914995" w:rsidP="00231B99">
            <w:pPr>
              <w:jc w:val="center"/>
              <w:rPr>
                <w:b/>
                <w:bCs/>
                <w:color w:val="000000"/>
                <w:lang w:val="en-US"/>
              </w:rPr>
            </w:pPr>
            <w:r w:rsidRPr="006A35A5">
              <w:rPr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218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932417" w14:textId="77777777" w:rsidR="00914995" w:rsidRPr="006A35A5" w:rsidRDefault="00914995" w:rsidP="00231B99">
            <w:pPr>
              <w:jc w:val="center"/>
              <w:rPr>
                <w:b/>
                <w:bCs/>
                <w:color w:val="000000"/>
                <w:lang w:val="en-US"/>
              </w:rPr>
            </w:pPr>
            <w:r w:rsidRPr="006A35A5">
              <w:rPr>
                <w:b/>
                <w:bCs/>
                <w:color w:val="000000"/>
                <w:lang w:val="en-US"/>
              </w:rPr>
              <w:t>Overall death and complete follow-up to 07/01/2013</w:t>
            </w:r>
          </w:p>
        </w:tc>
        <w:tc>
          <w:tcPr>
            <w:tcW w:w="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DC56AD" w14:textId="77777777" w:rsidR="00914995" w:rsidRPr="006A35A5" w:rsidRDefault="00914995" w:rsidP="00231B99">
            <w:pPr>
              <w:jc w:val="center"/>
              <w:rPr>
                <w:b/>
                <w:bCs/>
                <w:color w:val="000000"/>
                <w:lang w:val="en-US"/>
              </w:rPr>
            </w:pPr>
            <w:r w:rsidRPr="006A35A5">
              <w:rPr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63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F62043" w14:textId="77777777" w:rsidR="00914995" w:rsidRDefault="00914995" w:rsidP="00231B99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N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407604" w14:textId="77777777" w:rsidR="00914995" w:rsidRDefault="00914995" w:rsidP="00231B99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(%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FC62D3" w14:textId="77777777" w:rsidR="00914995" w:rsidRDefault="00914995" w:rsidP="00231B99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Survival</w:t>
            </w:r>
          </w:p>
        </w:tc>
      </w:tr>
      <w:tr w:rsidR="00914995" w14:paraId="2F903C93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468A2E" w14:textId="77777777" w:rsidR="00914995" w:rsidRPr="006A35A5" w:rsidRDefault="00914995" w:rsidP="00231B99">
            <w:pPr>
              <w:rPr>
                <w:color w:val="000000"/>
                <w:lang w:val="en-US"/>
              </w:rPr>
            </w:pPr>
            <w:r w:rsidRPr="006A35A5">
              <w:rPr>
                <w:color w:val="000000"/>
                <w:lang w:val="en-US"/>
              </w:rPr>
              <w:t>Nasal cavity/paranasal sinuses (C30.0;C3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2FB983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 85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ECB647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19738C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6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 (4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-49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728CB6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8D0D90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6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 (5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-58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4E3970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FE3549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5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4F02D1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2BE8D7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3 (49-57)</w:t>
            </w:r>
          </w:p>
        </w:tc>
      </w:tr>
      <w:tr w:rsidR="00914995" w14:paraId="7BB7834B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709D48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Nasopharynx (C1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EBF21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 78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072502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3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23BDA0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 (48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-57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2EA5BA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989B20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7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7 (5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-6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83EA33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BC7C9F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05AE49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FC0E25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1 (56-67)</w:t>
            </w:r>
          </w:p>
        </w:tc>
      </w:tr>
      <w:tr w:rsidR="00914995" w14:paraId="2E14E09D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34DCFD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Lip (C0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0EC2C7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 157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534992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3A5AD9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7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 (6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0-7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2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BC3DED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A09A1E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7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 (7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-75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4555D3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FA7331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1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21FC17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D0B74D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0 (76-84)</w:t>
            </w:r>
          </w:p>
        </w:tc>
      </w:tr>
      <w:tr w:rsidR="00914995" w14:paraId="00DDFCD4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F9A021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Tongue (C01-C0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80FB91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7 826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3F9A9B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7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1AF73E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 (38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-4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3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8BAB36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341E78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 (49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 (5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2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81B1FE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96334B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 3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3A8BCD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5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122339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8 (46-50)</w:t>
            </w:r>
          </w:p>
        </w:tc>
      </w:tr>
      <w:tr w:rsidR="00914995" w14:paraId="42388FB5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39108E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 xml:space="preserve">Oral </w:t>
            </w:r>
            <w:proofErr w:type="spellStart"/>
            <w:r>
              <w:rPr>
                <w:color w:val="000000"/>
              </w:rPr>
              <w:t>cavity</w:t>
            </w:r>
            <w:proofErr w:type="spellEnd"/>
            <w:r>
              <w:rPr>
                <w:color w:val="000000"/>
              </w:rPr>
              <w:t xml:space="preserve"> (C03-C0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3CF2A0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8 21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34BDAA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5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5CFEEB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 (41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-45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AC6740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01A8B0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 (5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-5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B148BE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40A07B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 84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59410A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8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20D281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3 (51-54)</w:t>
            </w:r>
          </w:p>
        </w:tc>
      </w:tr>
      <w:tr w:rsidR="00914995" w14:paraId="0C5257C9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EDDB83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Oropharynx (C09-C1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0AF260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0 42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013925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9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FA2C57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2 (38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-41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83CEA9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9C070E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 (49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3-51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C77FDF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817B68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 11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68261E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9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7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8AFE80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8 (46-50)</w:t>
            </w:r>
          </w:p>
        </w:tc>
      </w:tr>
      <w:tr w:rsidR="00914995" w14:paraId="15D6B0E7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FE60FB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Hypopharynx (C12-C1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DB6868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 579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4134DA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954538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 (3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7-3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8D4DC3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ECF234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4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 (39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-4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148FDA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DF8BAA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 3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FDE10F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5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FD04C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6 (34-38)</w:t>
            </w:r>
          </w:p>
        </w:tc>
      </w:tr>
      <w:tr w:rsidR="00914995" w14:paraId="77206C96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4D57B8" w14:textId="77777777" w:rsidR="00914995" w:rsidRPr="006A35A5" w:rsidRDefault="00914995" w:rsidP="00231B99">
            <w:pPr>
              <w:rPr>
                <w:color w:val="000000"/>
                <w:lang w:val="en-US"/>
              </w:rPr>
            </w:pPr>
            <w:r w:rsidRPr="006A35A5">
              <w:rPr>
                <w:color w:val="000000"/>
                <w:lang w:val="en-US"/>
              </w:rPr>
              <w:t>Ill-defined head and neck (C1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2B2AD2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 360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16B997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DAC713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 (27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-3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13E8FC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DDF784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36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 (3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2-4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0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6D796A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D7B818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4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BE295D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45BAE9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-</w:t>
            </w:r>
          </w:p>
        </w:tc>
      </w:tr>
      <w:tr w:rsidR="00914995" w14:paraId="063E2440" w14:textId="77777777" w:rsidTr="00231B99">
        <w:trPr>
          <w:trHeight w:val="600"/>
        </w:trPr>
        <w:tc>
          <w:tcPr>
            <w:tcW w:w="4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F29EB8" w14:textId="77777777" w:rsidR="00914995" w:rsidRPr="006A35A5" w:rsidRDefault="00914995" w:rsidP="00231B99">
            <w:pPr>
              <w:rPr>
                <w:color w:val="000000"/>
                <w:lang w:val="en-US"/>
              </w:rPr>
            </w:pPr>
            <w:r w:rsidRPr="006A35A5">
              <w:rPr>
                <w:color w:val="000000"/>
                <w:lang w:val="en-US"/>
              </w:rPr>
              <w:t>Head and neck (C01-C06; C09-C14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BFC5CC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1 196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13EB7E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7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%</w:t>
            </w:r>
          </w:p>
        </w:tc>
        <w:tc>
          <w:tcPr>
            <w:tcW w:w="25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3E0615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7 (41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-4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)</w:t>
            </w:r>
          </w:p>
        </w:tc>
        <w:tc>
          <w:tcPr>
            <w:tcW w:w="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7C2E25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21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03051A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0 (51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4-5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)</w:t>
            </w:r>
          </w:p>
        </w:tc>
        <w:tc>
          <w:tcPr>
            <w:tcW w:w="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E7911B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6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B6B0C4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1 458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84811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3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E16720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6 (45-47)</w:t>
            </w:r>
          </w:p>
        </w:tc>
      </w:tr>
      <w:tr w:rsidR="00914995" w14:paraId="317A1139" w14:textId="77777777" w:rsidTr="00231B99">
        <w:trPr>
          <w:trHeight w:val="6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0154D7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Larynx (C3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206850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2 06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4EA558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%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2A0A77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2 (5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-5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E06DD7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E2BFA0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9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7 (58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-6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8)</w:t>
            </w:r>
          </w:p>
        </w:tc>
        <w:tc>
          <w:tcPr>
            <w:tcW w:w="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DE33E5" w14:textId="77777777" w:rsidR="00914995" w:rsidRDefault="00914995" w:rsidP="00231B99">
            <w:pPr>
              <w:jc w:val="center"/>
              <w:rPr>
                <w:color w:val="000000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998B5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 31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E41A4B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0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D16E1C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2 (60-64)</w:t>
            </w:r>
          </w:p>
        </w:tc>
      </w:tr>
      <w:tr w:rsidR="00914995" w14:paraId="4FEB6230" w14:textId="77777777" w:rsidTr="00231B99">
        <w:trPr>
          <w:trHeight w:val="600"/>
        </w:trPr>
        <w:tc>
          <w:tcPr>
            <w:tcW w:w="412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F38482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lastRenderedPageBreak/>
              <w:t xml:space="preserve">All </w:t>
            </w:r>
            <w:proofErr w:type="spellStart"/>
            <w:r>
              <w:rPr>
                <w:color w:val="000000"/>
              </w:rPr>
              <w:t>head</w:t>
            </w:r>
            <w:proofErr w:type="spellEnd"/>
            <w:r>
              <w:rPr>
                <w:color w:val="000000"/>
              </w:rPr>
              <w:t xml:space="preserve"> and neck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2F5009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53 258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1E36D3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0%</w:t>
            </w:r>
          </w:p>
        </w:tc>
        <w:tc>
          <w:tcPr>
            <w:tcW w:w="256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29F00D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 (4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9-44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3)</w:t>
            </w:r>
          </w:p>
        </w:tc>
        <w:tc>
          <w:tcPr>
            <w:tcW w:w="8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EB13CA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218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6309E5" w14:textId="77777777" w:rsidR="00914995" w:rsidRDefault="00914995" w:rsidP="00231B99">
            <w:pPr>
              <w:rPr>
                <w:color w:val="000000"/>
              </w:rPr>
            </w:pPr>
            <w:r>
              <w:rPr>
                <w:color w:val="000000"/>
              </w:rPr>
              <w:t>5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1 (52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5-53</w:t>
            </w:r>
            <w:r w:rsidR="00167101">
              <w:rPr>
                <w:color w:val="000000"/>
              </w:rPr>
              <w:t>.</w:t>
            </w:r>
            <w:r>
              <w:rPr>
                <w:color w:val="000000"/>
              </w:rPr>
              <w:t>6)</w:t>
            </w:r>
          </w:p>
        </w:tc>
        <w:tc>
          <w:tcPr>
            <w:tcW w:w="8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7F640C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63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2DC945" w14:textId="77777777" w:rsidR="00914995" w:rsidRDefault="00914995" w:rsidP="00231B99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5 837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8F3CA5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168B50" w14:textId="77777777" w:rsidR="00914995" w:rsidRDefault="00914995" w:rsidP="00231B99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-</w:t>
            </w:r>
          </w:p>
        </w:tc>
      </w:tr>
    </w:tbl>
    <w:p w14:paraId="1422BB62" w14:textId="77777777" w:rsidR="00914995" w:rsidRDefault="00914995" w:rsidP="00914995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 FRANCIM : French cancer </w:t>
      </w:r>
      <w:proofErr w:type="spellStart"/>
      <w:r>
        <w:rPr>
          <w:rFonts w:ascii="Times New Roman" w:hAnsi="Times New Roman"/>
        </w:rPr>
        <w:t>registries</w:t>
      </w:r>
      <w:proofErr w:type="spellEnd"/>
    </w:p>
    <w:p w14:paraId="137B6051" w14:textId="77777777" w:rsidR="00914995" w:rsidRDefault="00914995" w:rsidP="00914995"/>
    <w:p w14:paraId="7F2AC25D" w14:textId="77777777" w:rsidR="00914995" w:rsidRDefault="00914995" w:rsidP="00914995">
      <w:pPr>
        <w:pStyle w:val="Heading2"/>
        <w:spacing w:before="120" w:line="360" w:lineRule="auto"/>
        <w:sectPr w:rsidR="00914995" w:rsidSect="008132ED">
          <w:pgSz w:w="16840" w:h="11900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266F59CE" w14:textId="77777777" w:rsidR="00167101" w:rsidRDefault="00E65D5E" w:rsidP="00914995">
      <w:pPr>
        <w:pStyle w:val="Heading2"/>
        <w:spacing w:before="120" w:line="360" w:lineRule="auto"/>
      </w:pPr>
      <w:bookmarkStart w:id="48" w:name="_Toc4575995"/>
      <w:r>
        <w:lastRenderedPageBreak/>
        <w:t>Supplementary Table</w:t>
      </w:r>
      <w:r w:rsidR="00167101" w:rsidRPr="001F2EB2">
        <w:t xml:space="preserve"> </w:t>
      </w:r>
      <w:r w:rsidR="00167101">
        <w:t>1</w:t>
      </w:r>
      <w:r w:rsidR="00167101" w:rsidRPr="001F2EB2">
        <w:t xml:space="preserve">: </w:t>
      </w:r>
      <w:r w:rsidR="00167101">
        <w:t>Coding dictionary</w:t>
      </w:r>
      <w:bookmarkEnd w:id="48"/>
    </w:p>
    <w:tbl>
      <w:tblPr>
        <w:tblW w:w="0" w:type="auto"/>
        <w:tblLook w:val="04A0" w:firstRow="1" w:lastRow="0" w:firstColumn="1" w:lastColumn="0" w:noHBand="0" w:noVBand="1"/>
      </w:tblPr>
      <w:tblGrid>
        <w:gridCol w:w="271"/>
        <w:gridCol w:w="372"/>
        <w:gridCol w:w="4050"/>
        <w:gridCol w:w="4383"/>
        <w:gridCol w:w="546"/>
      </w:tblGrid>
      <w:tr w:rsidR="001B23BA" w:rsidRPr="00C8782D" w14:paraId="36A539C0" w14:textId="77777777" w:rsidTr="00AE0CFE">
        <w:trPr>
          <w:trHeight w:val="20"/>
        </w:trPr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8D4FC98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C8782D">
              <w:rPr>
                <w:rFonts w:ascii="Times New Roman" w:eastAsia="Times New Roman" w:hAnsi="Times New Roman"/>
                <w:b/>
                <w:bCs/>
                <w:color w:val="000000"/>
              </w:rPr>
              <w:t>Variabl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DEB1502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lang w:val="en-US"/>
              </w:rPr>
            </w:pPr>
            <w:r w:rsidRPr="001B23BA">
              <w:rPr>
                <w:rFonts w:ascii="Times New Roman" w:eastAsia="Times New Roman" w:hAnsi="Times New Roman"/>
                <w:b/>
                <w:bCs/>
                <w:lang w:val="en-US"/>
              </w:rPr>
              <w:t>International Classification of Diseases and Related Health Problems, 10th Revision, French version (ICD-10-FR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E91B3A2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</w:rPr>
            </w:pPr>
            <w:proofErr w:type="spellStart"/>
            <w:r w:rsidRPr="00C8782D">
              <w:rPr>
                <w:rFonts w:ascii="Times New Roman" w:eastAsia="Times New Roman" w:hAnsi="Times New Roman"/>
                <w:b/>
                <w:bCs/>
              </w:rPr>
              <w:t>Ref</w:t>
            </w:r>
            <w:proofErr w:type="spellEnd"/>
          </w:p>
        </w:tc>
      </w:tr>
      <w:tr w:rsidR="001B23BA" w:rsidRPr="00000EC7" w14:paraId="0E271380" w14:textId="77777777" w:rsidTr="00AE0CFE">
        <w:trPr>
          <w:trHeight w:val="20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BA543CD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HNSCC characteristics at initial treatment (6 months after first diagnosis of HNSCC)</w:t>
            </w:r>
          </w:p>
        </w:tc>
      </w:tr>
      <w:tr w:rsidR="001B23BA" w:rsidRPr="00C8782D" w14:paraId="424A3E29" w14:textId="77777777" w:rsidTr="00AE0CFE">
        <w:trPr>
          <w:trHeight w:val="20"/>
        </w:trPr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23CB14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Primary HNSCC site (primary discharge diagnosi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326CDF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87801A" w14:textId="77777777" w:rsidR="001B23BA" w:rsidRPr="00C8782D" w:rsidRDefault="00DB7024" w:rsidP="004D4F7D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hyperlink w:anchor="_ENREF_5_1" w:tooltip="Amin, 2017 #476" w:history="1"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begin"/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instrText xml:space="preserve"> ADDIN EN.CITE &lt;EndNote&gt;&lt;Cite&gt;&lt;Author&gt;Amin&lt;/Author&gt;&lt;Year&gt;2017&lt;/Year&gt;&lt;RecNum&gt;476&lt;/RecNum&gt;&lt;DisplayText&gt;&lt;style face="superscript"&gt;1&lt;/style&gt;&lt;/DisplayText&gt;&lt;record&gt;&lt;rec-number&gt;476&lt;/rec-number&gt;&lt;foreign-keys&gt;&lt;key app="EN" db-id="eppf5rrfqrxtxee99pw5evzpeevvzxaf0f0d"&gt;476&lt;/key&gt;&lt;/foreign-keys&gt;&lt;ref-type name="Book"&gt;6&lt;/ref-type&gt;&lt;contributors&gt;&lt;authors&gt;&lt;author&gt;Amin, M.B.,&lt;/author&gt;&lt;author&gt;Edge, S., &lt;/author&gt;&lt;author&gt;Greene, F.,&lt;/author&gt;&lt;author&gt;Byrd, D.R.,&lt;/author&gt;&lt;author&gt;Brookland, R.K.,&lt;/author&gt;&lt;author&gt;Washington, M.K.,&lt;/author&gt;&lt;author&gt;Gershenwald, J.E.,&lt;/author&gt;&lt;author&gt;Compton, C.C.,&lt;/author&gt;&lt;author&gt;Hess, K.R.,&lt;/author&gt;&lt;author&gt;Sullivan, D.C.,&lt;/author&gt;&lt;author&gt;Jessup, J.M.,&lt;/author&gt;&lt;author&gt;Brierley, J.D.,&lt;/author&gt;&lt;author&gt;Gaspar, L.E.,&lt;/author&gt;&lt;author&gt;Schilsky, R.L.,&lt;/author&gt;&lt;author&gt;Balch, C.M.,&lt;/author&gt;&lt;author&gt;Winchester, D.P.,&lt;/author&gt;&lt;author&gt;Asare, E.A.,&lt;/author&gt;&lt;author&gt;Madera, M.,&lt;/author&gt;&lt;author&gt;Gress, D.M.,&lt;/author&gt;&lt;author&gt;Meyer, L.R.&lt;/author&gt;&lt;/authors&gt;&lt;/contributors&gt;&lt;titles&gt;&lt;title&gt;AJCC Cancer Staging Manual, 8th ed&lt;/title&gt;&lt;/titles&gt;&lt;dates&gt;&lt;year&gt;2017&lt;/year&gt;&lt;/dates&gt;&lt;pub-location&gt;New-York&lt;/pub-location&gt;&lt;publisher&gt;Springer-Verlag&lt;/publisher&gt;&lt;urls&gt;&lt;/urls&gt;&lt;/record&gt;&lt;/Cite&gt;&lt;/EndNote&gt;</w:instrText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separate"/>
              </w:r>
              <w:r w:rsidR="004D4F7D" w:rsidRPr="00BC6F2A">
                <w:rPr>
                  <w:rFonts w:ascii="Times New Roman" w:eastAsia="Times New Roman" w:hAnsi="Times New Roman"/>
                  <w:noProof/>
                  <w:color w:val="000000"/>
                  <w:vertAlign w:val="superscript"/>
                </w:rPr>
                <w:t>1</w:t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end"/>
              </w:r>
            </w:hyperlink>
          </w:p>
        </w:tc>
      </w:tr>
      <w:tr w:rsidR="004D4F7D" w:rsidRPr="00C8782D" w14:paraId="11323BFE" w14:textId="77777777" w:rsidTr="00AE0CFE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3F8722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C8782D">
              <w:rPr>
                <w:rFonts w:ascii="Times New Roman" w:eastAsia="Times New Roman" w:hAnsi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2FEDD4" w14:textId="77777777" w:rsidR="001B23BA" w:rsidRPr="00C8782D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/>
                <w:color w:val="000000"/>
              </w:rPr>
              <w:t>Malignant</w:t>
            </w:r>
            <w:proofErr w:type="spellEnd"/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</w:rPr>
              <w:t>neoplasm</w:t>
            </w:r>
            <w:proofErr w:type="spellEnd"/>
            <w:r>
              <w:rPr>
                <w:rFonts w:ascii="Times New Roman" w:eastAsia="Times New Roman" w:hAnsi="Times New Roman"/>
                <w:color w:val="000000"/>
              </w:rPr>
              <w:t xml:space="preserve"> of n</w:t>
            </w:r>
            <w:r w:rsidR="001B23BA" w:rsidRPr="00C8782D">
              <w:rPr>
                <w:rFonts w:ascii="Times New Roman" w:eastAsia="Times New Roman" w:hAnsi="Times New Roman"/>
                <w:color w:val="000000"/>
              </w:rPr>
              <w:t xml:space="preserve">asopharynx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C3CCFD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C11</w:t>
            </w:r>
            <w:r w:rsidR="00C24828">
              <w:rPr>
                <w:rFonts w:ascii="Times New Roman" w:eastAsia="Times New Roman" w:hAnsi="Times New Roman"/>
                <w:color w:val="000000"/>
              </w:rPr>
              <w:t>.0-C1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9BB9C3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4D4F7D" w:rsidRPr="00C8782D" w14:paraId="7D7F53AF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34440F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23C38D" w14:textId="77777777" w:rsidR="001B23BA" w:rsidRPr="001B23BA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BE46FC">
              <w:rPr>
                <w:rFonts w:ascii="Times New Roman" w:eastAsia="Times New Roman" w:hAnsi="Times New Roman"/>
                <w:color w:val="000000"/>
                <w:lang w:val="en-US"/>
              </w:rPr>
              <w:t>Malignant neoplasm of n</w:t>
            </w:r>
            <w:r w:rsidR="001B23BA" w:rsidRPr="001B23BA">
              <w:rPr>
                <w:rFonts w:ascii="Times New Roman" w:eastAsia="Times New Roman" w:hAnsi="Times New Roman"/>
                <w:color w:val="000000"/>
                <w:lang w:val="en-US"/>
              </w:rPr>
              <w:t>asal cavity or paranasal sinus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11B25E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C30.0; C31</w:t>
            </w:r>
            <w:r w:rsidR="00C24828">
              <w:rPr>
                <w:rFonts w:ascii="Times New Roman" w:eastAsia="Times New Roman" w:hAnsi="Times New Roman"/>
                <w:color w:val="000000"/>
              </w:rPr>
              <w:t>.0-C3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F49830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4D4F7D" w:rsidRPr="00C8782D" w14:paraId="42E09D30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BA504C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A7207E" w14:textId="77777777" w:rsidR="001B23BA" w:rsidRPr="00C8782D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/>
                <w:color w:val="000000"/>
              </w:rPr>
              <w:t>Malignant</w:t>
            </w:r>
            <w:proofErr w:type="spellEnd"/>
            <w:r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</w:rPr>
              <w:t>neoplasm</w:t>
            </w:r>
            <w:proofErr w:type="spellEnd"/>
            <w:r>
              <w:rPr>
                <w:rFonts w:ascii="Times New Roman" w:eastAsia="Times New Roman" w:hAnsi="Times New Roman"/>
                <w:color w:val="000000"/>
              </w:rPr>
              <w:t xml:space="preserve"> of </w:t>
            </w:r>
            <w:proofErr w:type="spellStart"/>
            <w:r>
              <w:rPr>
                <w:rFonts w:ascii="Times New Roman" w:eastAsia="Times New Roman" w:hAnsi="Times New Roman"/>
                <w:color w:val="000000"/>
              </w:rPr>
              <w:t>l</w:t>
            </w:r>
            <w:r w:rsidR="001B23BA" w:rsidRPr="00C8782D">
              <w:rPr>
                <w:rFonts w:ascii="Times New Roman" w:eastAsia="Times New Roman" w:hAnsi="Times New Roman"/>
                <w:color w:val="000000"/>
              </w:rPr>
              <w:t>ip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96540C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C00</w:t>
            </w:r>
            <w:r w:rsidR="00C24828">
              <w:rPr>
                <w:rFonts w:ascii="Times New Roman" w:eastAsia="Times New Roman" w:hAnsi="Times New Roman"/>
                <w:color w:val="000000"/>
              </w:rPr>
              <w:t>.0-C0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2314C5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4D4F7D" w:rsidRPr="00C24828" w14:paraId="3EDBEB0D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FB0930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9C4C9A" w14:textId="77777777" w:rsidR="001B23BA" w:rsidRPr="001B23BA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BE46FC">
              <w:rPr>
                <w:rFonts w:ascii="Times New Roman" w:eastAsia="Times New Roman" w:hAnsi="Times New Roman"/>
                <w:color w:val="000000"/>
                <w:lang w:val="en-US"/>
              </w:rPr>
              <w:t>Malignant neoplasm of o</w:t>
            </w:r>
            <w:r w:rsidR="001B23BA" w:rsidRPr="001B23BA">
              <w:rPr>
                <w:rFonts w:ascii="Times New Roman" w:eastAsia="Times New Roman" w:hAnsi="Times New Roman"/>
                <w:color w:val="000000"/>
                <w:lang w:val="en-US"/>
              </w:rPr>
              <w:t>ral cavity (excluding base of tongue, soft palate, and uvul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33ABCE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C02</w:t>
            </w:r>
            <w:r w:rsidR="00C24828" w:rsidRPr="00C24828">
              <w:rPr>
                <w:rFonts w:ascii="Times New Roman" w:eastAsia="Times New Roman" w:hAnsi="Times New Roman"/>
                <w:color w:val="000000"/>
                <w:lang w:val="en-US"/>
              </w:rPr>
              <w:t>.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0</w:t>
            </w: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-C04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.9</w:t>
            </w: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; C05.2; C05.8; C05.9; C06</w:t>
            </w:r>
            <w:r w:rsidR="00C24828">
              <w:rPr>
                <w:rFonts w:ascii="Times New Roman" w:eastAsia="Times New Roman" w:hAnsi="Times New Roman"/>
                <w:color w:val="000000"/>
              </w:rPr>
              <w:t>.0-C0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52BAFA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C24828" w14:paraId="2DFC2CFC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D53096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B59C52" w14:textId="77777777" w:rsidR="001B23BA" w:rsidRPr="001B23BA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BE46FC">
              <w:rPr>
                <w:rFonts w:ascii="Times New Roman" w:eastAsia="Times New Roman" w:hAnsi="Times New Roman"/>
                <w:color w:val="000000"/>
                <w:lang w:val="en-US"/>
              </w:rPr>
              <w:t>Malignant neoplasm of o</w:t>
            </w:r>
            <w:r w:rsidR="001B23BA" w:rsidRPr="001B23BA">
              <w:rPr>
                <w:rFonts w:ascii="Times New Roman" w:eastAsia="Times New Roman" w:hAnsi="Times New Roman"/>
                <w:color w:val="000000"/>
                <w:lang w:val="en-US"/>
              </w:rPr>
              <w:t>ropharynx (including base of tongue, soft palate, and uvul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3AC79D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C01; C05.0; C05.1; C09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.0</w:t>
            </w: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-C10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.9</w:t>
            </w: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; C1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0892FF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C24828" w14:paraId="66C89DD7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568C0D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4793A9" w14:textId="77777777" w:rsidR="001B23BA" w:rsidRPr="00BE46FC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BE46FC">
              <w:rPr>
                <w:rFonts w:ascii="Times New Roman" w:eastAsia="Times New Roman" w:hAnsi="Times New Roman"/>
                <w:color w:val="000000"/>
                <w:lang w:val="en-US"/>
              </w:rPr>
              <w:t>Malignant neoplasm of h</w:t>
            </w:r>
            <w:r w:rsidR="001B23BA" w:rsidRPr="00BE46FC">
              <w:rPr>
                <w:rFonts w:ascii="Times New Roman" w:eastAsia="Times New Roman" w:hAnsi="Times New Roman"/>
                <w:color w:val="000000"/>
                <w:lang w:val="en-US"/>
              </w:rPr>
              <w:t xml:space="preserve">ypopharynx (including </w:t>
            </w:r>
            <w:proofErr w:type="spellStart"/>
            <w:r w:rsidR="001B23BA" w:rsidRPr="00BE46FC">
              <w:rPr>
                <w:rFonts w:ascii="Times New Roman" w:eastAsia="Times New Roman" w:hAnsi="Times New Roman"/>
                <w:color w:val="000000"/>
                <w:lang w:val="en-US"/>
              </w:rPr>
              <w:t>epilarynx</w:t>
            </w:r>
            <w:proofErr w:type="spellEnd"/>
            <w:r w:rsidR="001B23BA" w:rsidRPr="00BE46FC">
              <w:rPr>
                <w:rFonts w:ascii="Times New Roman" w:eastAsia="Times New Roman" w:hAnsi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F87210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C12-C13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.9</w:t>
            </w: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; C3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3CCE70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C8782D" w14:paraId="4DC7ACE9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5C2463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ECB74B" w14:textId="77777777" w:rsidR="001B23BA" w:rsidRPr="00BE46FC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BE46FC">
              <w:rPr>
                <w:rFonts w:ascii="Times New Roman" w:eastAsia="Times New Roman" w:hAnsi="Times New Roman"/>
                <w:color w:val="000000"/>
                <w:lang w:val="en-US"/>
              </w:rPr>
              <w:t>Malignant neoplasm of l</w:t>
            </w:r>
            <w:r w:rsidR="001B23BA" w:rsidRPr="00BE46FC">
              <w:rPr>
                <w:rFonts w:ascii="Times New Roman" w:eastAsia="Times New Roman" w:hAnsi="Times New Roman"/>
                <w:color w:val="000000"/>
                <w:lang w:val="en-US"/>
              </w:rPr>
              <w:t xml:space="preserve">arynx (excluding </w:t>
            </w:r>
            <w:proofErr w:type="spellStart"/>
            <w:r w:rsidR="001B23BA" w:rsidRPr="00BE46FC">
              <w:rPr>
                <w:rFonts w:ascii="Times New Roman" w:eastAsia="Times New Roman" w:hAnsi="Times New Roman"/>
                <w:color w:val="000000"/>
                <w:lang w:val="en-US"/>
              </w:rPr>
              <w:t>epilarynx</w:t>
            </w:r>
            <w:proofErr w:type="spellEnd"/>
            <w:r w:rsidR="001B23BA" w:rsidRPr="00BE46FC">
              <w:rPr>
                <w:rFonts w:ascii="Times New Roman" w:eastAsia="Times New Roman" w:hAnsi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407D1A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C32.0; C32.2</w:t>
            </w:r>
            <w:r w:rsidRPr="006B4C00">
              <w:rPr>
                <w:rFonts w:ascii="Times New Roman" w:eastAsia="Times New Roman" w:hAnsi="Times New Roman"/>
                <w:color w:val="000000"/>
              </w:rPr>
              <w:t>; C32.3; C32.8; C3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0C4BE1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4D4F7D" w:rsidRPr="00C8782D" w14:paraId="59203DB9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414D00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433B11F" w14:textId="77777777" w:rsidR="001B23BA" w:rsidRPr="00BE46FC" w:rsidRDefault="00BE46FC" w:rsidP="00BE46FC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BE46FC">
              <w:rPr>
                <w:rFonts w:ascii="Times New Roman" w:eastAsia="Times New Roman" w:hAnsi="Times New Roman"/>
                <w:color w:val="000000"/>
                <w:lang w:val="en-US"/>
              </w:rPr>
              <w:t>Malignant neoplasm of i</w:t>
            </w:r>
            <w:r w:rsidR="001B23BA" w:rsidRPr="00BE46FC">
              <w:rPr>
                <w:rFonts w:ascii="Times New Roman" w:eastAsia="Times New Roman" w:hAnsi="Times New Roman"/>
                <w:color w:val="000000"/>
                <w:lang w:val="en-US"/>
              </w:rPr>
              <w:t xml:space="preserve">ll-defined </w:t>
            </w:r>
            <w:r>
              <w:rPr>
                <w:rFonts w:ascii="Times New Roman" w:eastAsia="Times New Roman" w:hAnsi="Times New Roman"/>
                <w:color w:val="000000"/>
                <w:lang w:val="en-US"/>
              </w:rPr>
              <w:t>site in HNSC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E1ECDFA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C14</w:t>
            </w:r>
            <w:r>
              <w:rPr>
                <w:rFonts w:ascii="Times New Roman" w:eastAsia="Times New Roman" w:hAnsi="Times New Roman"/>
                <w:color w:val="000000"/>
              </w:rPr>
              <w:t>.0; C1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ED0BE45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1B23BA" w:rsidRPr="00C8782D" w14:paraId="4C7DA916" w14:textId="77777777" w:rsidTr="00AE0CFE">
        <w:trPr>
          <w:trHeight w:val="20"/>
        </w:trPr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4ECC856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HNSCC stag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CE54D2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898E45D" w14:textId="77777777" w:rsidR="001B23BA" w:rsidRPr="00C8782D" w:rsidRDefault="00DB7024" w:rsidP="004D4F7D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hyperlink w:anchor="_ENREF_5_1" w:tooltip="Amin, 2017 #476" w:history="1"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begin"/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instrText xml:space="preserve"> ADDIN EN.CITE &lt;EndNote&gt;&lt;Cite&gt;&lt;Author&gt;Amin&lt;/Author&gt;&lt;Year&gt;2017&lt;/Year&gt;&lt;RecNum&gt;476&lt;/RecNum&gt;&lt;DisplayText&gt;&lt;style face="superscript"&gt;1&lt;/style&gt;&lt;/DisplayText&gt;&lt;record&gt;&lt;rec-number&gt;476&lt;/rec-number&gt;&lt;foreign-keys&gt;&lt;key app="EN" db-id="eppf5rrfqrxtxee99pw5evzpeevvzxaf0f0d"&gt;476&lt;/key&gt;&lt;/foreign-keys&gt;&lt;ref-type name="Book"&gt;6&lt;/ref-type&gt;&lt;contributors&gt;&lt;authors&gt;&lt;author&gt;Amin, M.B.,&lt;/author&gt;&lt;author&gt;Edge, S., &lt;/author&gt;&lt;author&gt;Greene, F.,&lt;/author&gt;&lt;author&gt;Byrd, D.R.,&lt;/author&gt;&lt;author&gt;Brookland, R.K.,&lt;/author&gt;&lt;author&gt;Washington, M.K.,&lt;/author&gt;&lt;author&gt;Gershenwald, J.E.,&lt;/author&gt;&lt;author&gt;Compton, C.C.,&lt;/author&gt;&lt;author&gt;Hess, K.R.,&lt;/author&gt;&lt;author&gt;Sullivan, D.C.,&lt;/author&gt;&lt;author&gt;Jessup, J.M.,&lt;/author&gt;&lt;author&gt;Brierley, J.D.,&lt;/author&gt;&lt;author&gt;Gaspar, L.E.,&lt;/author&gt;&lt;author&gt;Schilsky, R.L.,&lt;/author&gt;&lt;author&gt;Balch, C.M.,&lt;/author&gt;&lt;author&gt;Winchester, D.P.,&lt;/author&gt;&lt;author&gt;Asare, E.A.,&lt;/author&gt;&lt;author&gt;Madera, M.,&lt;/author&gt;&lt;author&gt;Gress, D.M.,&lt;/author&gt;&lt;author&gt;Meyer, L.R.&lt;/author&gt;&lt;/authors&gt;&lt;/contributors&gt;&lt;titles&gt;&lt;title&gt;AJCC Cancer Staging Manual, 8th ed&lt;/title&gt;&lt;/titles&gt;&lt;dates&gt;&lt;year&gt;2017&lt;/year&gt;&lt;/dates&gt;&lt;pub-location&gt;New-York&lt;/pub-location&gt;&lt;publisher&gt;Springer-Verlag&lt;/publisher&gt;&lt;urls&gt;&lt;/urls&gt;&lt;/record&gt;&lt;/Cite&gt;&lt;/EndNote&gt;</w:instrText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separate"/>
              </w:r>
              <w:r w:rsidR="004D4F7D" w:rsidRPr="00BC6F2A">
                <w:rPr>
                  <w:rFonts w:ascii="Times New Roman" w:eastAsia="Times New Roman" w:hAnsi="Times New Roman"/>
                  <w:noProof/>
                  <w:color w:val="000000"/>
                  <w:vertAlign w:val="superscript"/>
                </w:rPr>
                <w:t>1</w:t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end"/>
              </w:r>
            </w:hyperlink>
          </w:p>
        </w:tc>
      </w:tr>
      <w:tr w:rsidR="004D4F7D" w:rsidRPr="00C24828" w14:paraId="75465ED0" w14:textId="77777777" w:rsidTr="00AE0CFE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0BCCA103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C8782D">
              <w:rPr>
                <w:rFonts w:ascii="Times New Roman" w:eastAsia="Times New Roman" w:hAnsi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49B8C5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Metastatic stage (any record of distant metastasis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423EBF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C78</w:t>
            </w:r>
            <w:r w:rsidR="00C24828" w:rsidRPr="00C24828">
              <w:rPr>
                <w:rFonts w:ascii="Times New Roman" w:eastAsia="Times New Roman" w:hAnsi="Times New Roman"/>
                <w:color w:val="000000"/>
                <w:lang w:val="en-US"/>
              </w:rPr>
              <w:t>.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0</w:t>
            </w: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-C79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.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6E15C8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C24828" w14:paraId="6410A3CE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B04481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40D4EB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Locally advanced sta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34FCDC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D55453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000EC7" w14:paraId="4C07F963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6903C1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C1EEDC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F54F8D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 xml:space="preserve">Any ICD-10 record indicating locoregional extens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F9C824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C00.8; C02.8; C04.8; C05.8; C06.8; C08.8; C09.8; C10.8; C11.8; C13.8; C14.0; C14.8; C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7FC07A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0B6DF3" w14:paraId="6D73CAED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F7288C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DB7E0A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7F3726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Any treatment record eliminating an early sta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738DD7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chemotherapy (Z51.1)</w:t>
            </w: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br/>
              <w:t>surgery (HNSCC surgical procedures) and radiotherapy (Z51.0)</w:t>
            </w: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br/>
              <w:t>tracheostomy at index HNSCC diagnosis (Z93.0, Z43.0, J95.0)</w:t>
            </w: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br/>
              <w:t>palliative care (Z5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152D32" w14:textId="77777777" w:rsidR="001B23BA" w:rsidRPr="00A50968" w:rsidRDefault="001B23BA" w:rsidP="004D4F7D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fldChar w:fldCharType="begin">
                <w:fldData xml:space="preserve">PEVuZE5vdGU+PENpdGU+PEF1dGhvcj5HcmVnb2lyZTwvQXV0aG9yPjxZZWFyPjIwMTA8L1llYXI+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</w:fldData>
              </w:fldChar>
            </w:r>
            <w:r>
              <w:rPr>
                <w:rFonts w:ascii="Times New Roman" w:eastAsia="Times New Roman" w:hAnsi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</w:rPr>
              <w:fldChar w:fldCharType="begin">
                <w:fldData xml:space="preserve">PEVuZE5vdGU+PENpdGU+PEF1dGhvcj5HcmVnb2lyZTwvQXV0aG9yPjxZZWFyPjIwMTA8L1llYXI+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</w:fldData>
              </w:fldChar>
            </w:r>
            <w:r>
              <w:rPr>
                <w:rFonts w:ascii="Times New Roman" w:eastAsia="Times New Roman" w:hAnsi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</w:rPr>
            </w:r>
            <w:r>
              <w:rPr>
                <w:rFonts w:ascii="Times New Roman" w:eastAsia="Times New Roman" w:hAnsi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</w:rPr>
            </w:r>
            <w:r>
              <w:rPr>
                <w:rFonts w:ascii="Times New Roman" w:eastAsia="Times New Roman" w:hAnsi="Times New Roman"/>
                <w:color w:val="000000"/>
              </w:rPr>
              <w:fldChar w:fldCharType="separate"/>
            </w:r>
            <w:hyperlink w:anchor="_ENREF_5_2" w:tooltip="Gregoire, 2010 #314" w:history="1">
              <w:r w:rsidR="004D4F7D" w:rsidRPr="001B23BA">
                <w:rPr>
                  <w:rFonts w:ascii="Times New Roman" w:eastAsia="Times New Roman" w:hAnsi="Times New Roman"/>
                  <w:noProof/>
                  <w:color w:val="000000"/>
                  <w:vertAlign w:val="superscript"/>
                </w:rPr>
                <w:t>2</w:t>
              </w:r>
            </w:hyperlink>
            <w:r w:rsidRPr="001B23BA">
              <w:rPr>
                <w:rFonts w:ascii="Times New Roman" w:eastAsia="Times New Roman" w:hAnsi="Times New Roman"/>
                <w:noProof/>
                <w:color w:val="000000"/>
                <w:vertAlign w:val="superscript"/>
              </w:rPr>
              <w:t>,</w:t>
            </w:r>
            <w:hyperlink w:anchor="_ENREF_5_3" w:tooltip="Institut National du Cancer (INCa), 2013 #233" w:history="1">
              <w:r w:rsidR="004D4F7D" w:rsidRPr="001B23BA">
                <w:rPr>
                  <w:rFonts w:ascii="Times New Roman" w:eastAsia="Times New Roman" w:hAnsi="Times New Roman"/>
                  <w:noProof/>
                  <w:color w:val="000000"/>
                  <w:vertAlign w:val="superscript"/>
                </w:rPr>
                <w:t>3</w:t>
              </w:r>
            </w:hyperlink>
            <w:r>
              <w:rPr>
                <w:rFonts w:ascii="Times New Roman" w:eastAsia="Times New Roman" w:hAnsi="Times New Roman"/>
                <w:color w:val="000000"/>
              </w:rPr>
              <w:fldChar w:fldCharType="end"/>
            </w:r>
          </w:p>
        </w:tc>
      </w:tr>
      <w:tr w:rsidR="004D4F7D" w:rsidRPr="00C8782D" w14:paraId="1157FC90" w14:textId="77777777" w:rsidTr="00AE0CFE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3CD84B" w14:textId="77777777" w:rsidR="001B23BA" w:rsidRPr="00A5096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4261D4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C8782D">
              <w:rPr>
                <w:rFonts w:ascii="Times New Roman" w:eastAsia="Times New Roman" w:hAnsi="Times New Roman"/>
                <w:color w:val="000000"/>
              </w:rPr>
              <w:t>Early</w:t>
            </w:r>
            <w:proofErr w:type="spellEnd"/>
            <w:r w:rsidRPr="00C8782D">
              <w:rPr>
                <w:rFonts w:ascii="Times New Roman" w:eastAsia="Times New Roman" w:hAnsi="Times New Roman"/>
                <w:color w:val="000000"/>
              </w:rPr>
              <w:t xml:space="preserve"> stage, by defa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AFDEC7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  <w:r>
              <w:rPr>
                <w:rFonts w:ascii="Times New Roman" w:eastAsia="Times New Roman" w:hAnsi="Times New Roman"/>
                <w:color w:val="000000"/>
              </w:rPr>
              <w:t>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024D30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  <w:tr w:rsidR="001B23BA" w:rsidRPr="00C8782D" w14:paraId="24BCB8E2" w14:textId="77777777" w:rsidTr="00AE0CFE">
        <w:trPr>
          <w:trHeight w:val="20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780D6C8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</w:rPr>
            </w:pPr>
            <w:proofErr w:type="spellStart"/>
            <w:r w:rsidRPr="00C8782D">
              <w:rPr>
                <w:rFonts w:ascii="Times New Roman" w:eastAsia="Times New Roman" w:hAnsi="Times New Roman"/>
                <w:b/>
                <w:bCs/>
                <w:color w:val="000000"/>
              </w:rPr>
              <w:lastRenderedPageBreak/>
              <w:t>Comorbidities</w:t>
            </w:r>
            <w:proofErr w:type="spellEnd"/>
            <w:r w:rsidRPr="00C8782D">
              <w:rPr>
                <w:rFonts w:ascii="Times New Roman" w:eastAsia="Times New Roman" w:hAnsi="Times New Roman"/>
                <w:b/>
                <w:bCs/>
                <w:color w:val="000000"/>
              </w:rPr>
              <w:t>*</w:t>
            </w:r>
            <w:r w:rsidRPr="00C8782D">
              <w:rPr>
                <w:rFonts w:ascii="Times New Roman" w:eastAsia="Times New Roman" w:hAnsi="Times New Roman"/>
                <w:b/>
                <w:bCs/>
              </w:rPr>
              <w:t> </w:t>
            </w:r>
          </w:p>
        </w:tc>
      </w:tr>
      <w:tr w:rsidR="001B23BA" w:rsidRPr="00C8782D" w14:paraId="2F0D336B" w14:textId="77777777" w:rsidTr="00AE0CFE">
        <w:trPr>
          <w:trHeight w:val="20"/>
        </w:trPr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0D8440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 xml:space="preserve">Second </w:t>
            </w:r>
            <w:proofErr w:type="spellStart"/>
            <w:r w:rsidRPr="00C8782D">
              <w:rPr>
                <w:rFonts w:ascii="Times New Roman" w:eastAsia="Times New Roman" w:hAnsi="Times New Roman"/>
                <w:color w:val="000000"/>
              </w:rPr>
              <w:t>primary</w:t>
            </w:r>
            <w:proofErr w:type="spellEnd"/>
            <w:r w:rsidRPr="00C8782D">
              <w:rPr>
                <w:rFonts w:ascii="Times New Roman" w:eastAsia="Times New Roman" w:hAnsi="Times New Roman"/>
                <w:color w:val="000000"/>
              </w:rPr>
              <w:t xml:space="preserve"> canc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977665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A5F74E" w14:textId="77777777" w:rsidR="001B23BA" w:rsidRPr="00C8782D" w:rsidRDefault="001B23BA" w:rsidP="004D4F7D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fldChar w:fldCharType="begin">
                <w:fldData xml:space="preserve">PEVuZE5vdGU+PENpdGU+PEF1dGhvcj5Xb3JraW5nIEdyb3VwPC9BdXRob3I+PFllYXI+MjAwNTwv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</w:fldData>
              </w:fldChar>
            </w:r>
            <w:r w:rsidR="004D4F7D">
              <w:rPr>
                <w:rFonts w:ascii="Times New Roman" w:eastAsia="Times New Roman" w:hAnsi="Times New Roman"/>
                <w:color w:val="000000"/>
              </w:rPr>
              <w:instrText xml:space="preserve"> ADDIN EN.CITE </w:instrText>
            </w:r>
            <w:r w:rsidR="004D4F7D">
              <w:rPr>
                <w:rFonts w:ascii="Times New Roman" w:eastAsia="Times New Roman" w:hAnsi="Times New Roman"/>
                <w:color w:val="000000"/>
              </w:rPr>
              <w:fldChar w:fldCharType="begin">
                <w:fldData xml:space="preserve">PEVuZE5vdGU+PENpdGU+PEF1dGhvcj5Xb3JraW5nIEdyb3VwPC9BdXRob3I+PFllYXI+MjAwNTwv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</w:fldData>
              </w:fldChar>
            </w:r>
            <w:r w:rsidR="004D4F7D">
              <w:rPr>
                <w:rFonts w:ascii="Times New Roman" w:eastAsia="Times New Roman" w:hAnsi="Times New Roman"/>
                <w:color w:val="000000"/>
              </w:rPr>
              <w:instrText xml:space="preserve"> ADDIN EN.CITE.DATA </w:instrText>
            </w:r>
            <w:r w:rsidR="004D4F7D">
              <w:rPr>
                <w:rFonts w:ascii="Times New Roman" w:eastAsia="Times New Roman" w:hAnsi="Times New Roman"/>
                <w:color w:val="000000"/>
              </w:rPr>
            </w:r>
            <w:r w:rsidR="004D4F7D">
              <w:rPr>
                <w:rFonts w:ascii="Times New Roman" w:eastAsia="Times New Roman" w:hAnsi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</w:rPr>
            </w:r>
            <w:r>
              <w:rPr>
                <w:rFonts w:ascii="Times New Roman" w:eastAsia="Times New Roman" w:hAnsi="Times New Roman"/>
                <w:color w:val="000000"/>
              </w:rPr>
              <w:fldChar w:fldCharType="separate"/>
            </w:r>
            <w:hyperlink w:anchor="_ENREF_5_4" w:tooltip="Working Group, 2005 #367" w:history="1">
              <w:r w:rsidR="004D4F7D" w:rsidRPr="004D4F7D">
                <w:rPr>
                  <w:rFonts w:ascii="Times New Roman" w:eastAsia="Times New Roman" w:hAnsi="Times New Roman"/>
                  <w:noProof/>
                  <w:color w:val="000000"/>
                  <w:vertAlign w:val="superscript"/>
                </w:rPr>
                <w:t>4</w:t>
              </w:r>
            </w:hyperlink>
            <w:r w:rsidR="004D4F7D" w:rsidRPr="004D4F7D">
              <w:rPr>
                <w:rFonts w:ascii="Times New Roman" w:eastAsia="Times New Roman" w:hAnsi="Times New Roman"/>
                <w:noProof/>
                <w:color w:val="000000"/>
                <w:vertAlign w:val="superscript"/>
              </w:rPr>
              <w:t>,</w:t>
            </w:r>
            <w:hyperlink w:anchor="_ENREF_5_5" w:tooltip="Jegu, 2014 #104" w:history="1">
              <w:r w:rsidR="004D4F7D" w:rsidRPr="004D4F7D">
                <w:rPr>
                  <w:rFonts w:ascii="Times New Roman" w:eastAsia="Times New Roman" w:hAnsi="Times New Roman"/>
                  <w:noProof/>
                  <w:color w:val="000000"/>
                  <w:vertAlign w:val="superscript"/>
                </w:rPr>
                <w:t>5</w:t>
              </w:r>
            </w:hyperlink>
            <w:r>
              <w:rPr>
                <w:rFonts w:ascii="Times New Roman" w:eastAsia="Times New Roman" w:hAnsi="Times New Roman"/>
                <w:color w:val="000000"/>
              </w:rPr>
              <w:fldChar w:fldCharType="end"/>
            </w:r>
          </w:p>
        </w:tc>
      </w:tr>
      <w:tr w:rsidR="004D4F7D" w:rsidRPr="00000EC7" w14:paraId="165EFAB6" w14:textId="77777777" w:rsidTr="00AE0CFE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7A5FAC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 w:rsidRPr="00C8782D">
              <w:rPr>
                <w:rFonts w:ascii="Times New Roman" w:eastAsia="Times New Roman" w:hAnsi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B50E1E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HNS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EB7D6D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Any record at a different primary HNSCC si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37810F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C24828" w14:paraId="3001BAFE" w14:textId="77777777" w:rsidTr="00AE0CFE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C4DEEC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A8F687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Lung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065703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C33-C34</w:t>
            </w:r>
            <w:r w:rsidR="00C24828">
              <w:rPr>
                <w:rFonts w:ascii="Times New Roman" w:eastAsia="Times New Roman" w:hAnsi="Times New Roman"/>
                <w:color w:val="000000"/>
                <w:lang w:val="en-US"/>
              </w:rPr>
              <w:t>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44C9E1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C24828" w14:paraId="5EC4E7EB" w14:textId="77777777" w:rsidTr="00AE0CFE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6F7EA9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5AF1CF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proofErr w:type="spellStart"/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Oesophageal</w:t>
            </w:r>
            <w:proofErr w:type="spellEnd"/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 xml:space="preserve">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FB78ED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C15</w:t>
            </w:r>
            <w:r w:rsidR="00C24828">
              <w:rPr>
                <w:rFonts w:ascii="Times New Roman" w:eastAsia="Times New Roman" w:hAnsi="Times New Roman"/>
                <w:color w:val="000000"/>
              </w:rPr>
              <w:t>.0-C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5AF710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4D4F7D" w:rsidRPr="00000EC7" w14:paraId="526F4F00" w14:textId="77777777" w:rsidTr="00AE0CFE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020AAC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603C54" w14:textId="77777777" w:rsidR="001B23BA" w:rsidRPr="00C24828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C24828">
              <w:rPr>
                <w:rFonts w:ascii="Times New Roman" w:eastAsia="Times New Roman" w:hAnsi="Times New Roman"/>
                <w:color w:val="000000"/>
                <w:lang w:val="en-US"/>
              </w:rPr>
              <w:t>Other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F7462C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proofErr w:type="spellStart"/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Cxx</w:t>
            </w:r>
            <w:proofErr w:type="spellEnd"/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 xml:space="preserve"> other than HNSCC, lung cancer, </w:t>
            </w:r>
            <w:proofErr w:type="spellStart"/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oesophageal</w:t>
            </w:r>
            <w:proofErr w:type="spellEnd"/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 xml:space="preserve"> cancer, or metast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4BCFCB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 </w:t>
            </w:r>
          </w:p>
        </w:tc>
      </w:tr>
      <w:tr w:rsidR="001B23BA" w:rsidRPr="00C8782D" w14:paraId="55E7315D" w14:textId="77777777" w:rsidTr="00AE0CFE">
        <w:trPr>
          <w:trHeight w:val="20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368BF1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Charlson comorbidity index other than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A36755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ICD-10 coding algorithm validated for each comorbid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BFE5FE" w14:textId="77777777" w:rsidR="001B23BA" w:rsidRPr="00C8782D" w:rsidRDefault="00DB7024" w:rsidP="004D4F7D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hyperlink w:anchor="_ENREF_5_6" w:tooltip="Charlson, 1987 #318" w:history="1"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begin">
                  <w:fldData xml:space="preserve">PEVuZE5vdGU+PENpdGU+PEF1dGhvcj5DaGFybHNvbjwvQXV0aG9yPjxZZWFyPjE5ODc8L1llYXI+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==
</w:fldData>
                </w:fldChar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instrText xml:space="preserve"> ADDIN EN.CITE </w:instrText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begin">
                  <w:fldData xml:space="preserve">PEVuZE5vdGU+PENpdGU+PEF1dGhvcj5DaGFybHNvbjwvQXV0aG9yPjxZZWFyPjE5ODc8L1llYXI+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==
</w:fldData>
                </w:fldChar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instrText xml:space="preserve"> ADDIN EN.CITE.DATA </w:instrText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end"/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separate"/>
              </w:r>
              <w:r w:rsidR="004D4F7D" w:rsidRPr="004D4F7D">
                <w:rPr>
                  <w:rFonts w:ascii="Times New Roman" w:eastAsia="Times New Roman" w:hAnsi="Times New Roman"/>
                  <w:noProof/>
                  <w:color w:val="000000"/>
                  <w:vertAlign w:val="superscript"/>
                </w:rPr>
                <w:t>6-9</w:t>
              </w:r>
              <w:r w:rsidR="004D4F7D">
                <w:rPr>
                  <w:rFonts w:ascii="Times New Roman" w:eastAsia="Times New Roman" w:hAnsi="Times New Roman"/>
                  <w:color w:val="000000"/>
                </w:rPr>
                <w:fldChar w:fldCharType="end"/>
              </w:r>
            </w:hyperlink>
          </w:p>
        </w:tc>
      </w:tr>
      <w:tr w:rsidR="004D4F7D" w:rsidRPr="00C8782D" w14:paraId="6592FA10" w14:textId="77777777" w:rsidTr="00C24828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5DB2CD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2A1192C" w14:textId="77777777" w:rsidR="001B23BA" w:rsidRPr="001B23BA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1B23BA">
              <w:rPr>
                <w:rFonts w:ascii="Times New Roman" w:eastAsia="Times New Roman" w:hAnsi="Times New Roman"/>
                <w:color w:val="000000"/>
                <w:lang w:val="en-US"/>
              </w:rPr>
              <w:t>Human Immunodeficiency Virus (HIV) infection was added to Acquired Immune Deficiency Syndrome (AID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94F7764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Z21; B20-B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A3F8F8" w14:textId="77777777" w:rsidR="001B23BA" w:rsidRPr="00C8782D" w:rsidRDefault="001B23BA" w:rsidP="00AE0CFE">
            <w:pPr>
              <w:spacing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C8782D">
              <w:rPr>
                <w:rFonts w:ascii="Times New Roman" w:eastAsia="Times New Roman" w:hAnsi="Times New Roman"/>
                <w:color w:val="000000"/>
              </w:rPr>
              <w:t> </w:t>
            </w:r>
          </w:p>
        </w:tc>
      </w:tr>
    </w:tbl>
    <w:p w14:paraId="52902BF3" w14:textId="77777777" w:rsidR="00167101" w:rsidRDefault="00167101" w:rsidP="00167101">
      <w:pPr>
        <w:rPr>
          <w:lang w:val="en-US"/>
        </w:rPr>
      </w:pPr>
    </w:p>
    <w:p w14:paraId="7FF2F7F1" w14:textId="77777777" w:rsidR="004D4F7D" w:rsidRPr="004D4F7D" w:rsidRDefault="00AE0CFE" w:rsidP="004D4F7D">
      <w:pPr>
        <w:pStyle w:val="Heading3"/>
        <w:rPr>
          <w:rFonts w:ascii="Times New Roman" w:hAnsi="Times New Roman" w:cs="Times New Roman"/>
          <w:lang w:val="fr-FR"/>
        </w:rPr>
      </w:pPr>
      <w:bookmarkStart w:id="49" w:name="_Toc4575996"/>
      <w:r w:rsidRPr="001B23BA">
        <w:rPr>
          <w:lang w:val="fr-FR"/>
        </w:rPr>
        <w:t>R</w:t>
      </w:r>
      <w:r>
        <w:rPr>
          <w:lang w:val="fr-FR"/>
        </w:rPr>
        <w:t>eference</w:t>
      </w:r>
      <w:bookmarkEnd w:id="49"/>
      <w:r w:rsidR="001B23BA" w:rsidRPr="004D4F7D">
        <w:rPr>
          <w:rFonts w:ascii="Times New Roman" w:hAnsi="Times New Roman" w:cs="Times New Roman"/>
        </w:rPr>
        <w:fldChar w:fldCharType="begin"/>
      </w:r>
      <w:r w:rsidR="001B23BA" w:rsidRPr="004D4F7D">
        <w:rPr>
          <w:rFonts w:ascii="Times New Roman" w:hAnsi="Times New Roman" w:cs="Times New Roman"/>
        </w:rPr>
        <w:instrText xml:space="preserve"> ADDIN EN.SECTION.REFLIST </w:instrText>
      </w:r>
      <w:r w:rsidR="001B23BA" w:rsidRPr="004D4F7D">
        <w:rPr>
          <w:rFonts w:ascii="Times New Roman" w:hAnsi="Times New Roman" w:cs="Times New Roman"/>
        </w:rPr>
        <w:fldChar w:fldCharType="separate"/>
      </w:r>
    </w:p>
    <w:p w14:paraId="271EE39F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0" w:name="_ENREF_5_1"/>
      <w:r w:rsidRPr="004D4F7D">
        <w:rPr>
          <w:rFonts w:ascii="Times New Roman" w:hAnsi="Times New Roman" w:cs="Times New Roman"/>
          <w:b/>
          <w:noProof/>
          <w:lang w:val="en-US"/>
        </w:rPr>
        <w:t>1.</w:t>
      </w:r>
      <w:r w:rsidRPr="004D4F7D">
        <w:rPr>
          <w:rFonts w:ascii="Times New Roman" w:hAnsi="Times New Roman" w:cs="Times New Roman"/>
          <w:noProof/>
          <w:lang w:val="en-US"/>
        </w:rPr>
        <w:tab/>
        <w:t xml:space="preserve">Amin MB, Edge S, Greene F, et al. </w:t>
      </w:r>
      <w:r w:rsidRPr="004D4F7D">
        <w:rPr>
          <w:rFonts w:ascii="Times New Roman" w:hAnsi="Times New Roman" w:cs="Times New Roman"/>
          <w:i/>
          <w:noProof/>
          <w:lang w:val="en-US"/>
        </w:rPr>
        <w:t>AJCC Cancer Staging Manual, 8th ed.</w:t>
      </w:r>
      <w:r w:rsidRPr="004D4F7D">
        <w:rPr>
          <w:rFonts w:ascii="Times New Roman" w:hAnsi="Times New Roman" w:cs="Times New Roman"/>
          <w:noProof/>
          <w:lang w:val="en-US"/>
        </w:rPr>
        <w:t xml:space="preserve"> New-York: Springer-Verlag; 2017.</w:t>
      </w:r>
      <w:bookmarkEnd w:id="50"/>
    </w:p>
    <w:p w14:paraId="670F0308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1" w:name="_ENREF_5_2"/>
      <w:r w:rsidRPr="004D4F7D">
        <w:rPr>
          <w:rFonts w:ascii="Times New Roman" w:hAnsi="Times New Roman" w:cs="Times New Roman"/>
          <w:b/>
          <w:noProof/>
          <w:lang w:val="en-US"/>
        </w:rPr>
        <w:t>2.</w:t>
      </w:r>
      <w:r w:rsidRPr="004D4F7D">
        <w:rPr>
          <w:rFonts w:ascii="Times New Roman" w:hAnsi="Times New Roman" w:cs="Times New Roman"/>
          <w:noProof/>
          <w:lang w:val="en-US"/>
        </w:rPr>
        <w:tab/>
        <w:t xml:space="preserve">Gregoire V, Lefebvre JL, Licitra L, Felip E, Group E-E-EGW. Squamous cell carcinoma of the head and neck: EHNS-ESMO-ESTRO Clinical Practice Guidelines for diagnosis, treatment and follow-up. </w:t>
      </w:r>
      <w:r w:rsidRPr="004D4F7D">
        <w:rPr>
          <w:rFonts w:ascii="Times New Roman" w:hAnsi="Times New Roman" w:cs="Times New Roman"/>
          <w:i/>
          <w:noProof/>
          <w:lang w:val="en-US"/>
        </w:rPr>
        <w:t xml:space="preserve">Annals of oncology : official journal of the European Society for Medical Oncology / ESMO. </w:t>
      </w:r>
      <w:r w:rsidRPr="004D4F7D">
        <w:rPr>
          <w:rFonts w:ascii="Times New Roman" w:hAnsi="Times New Roman" w:cs="Times New Roman"/>
          <w:noProof/>
        </w:rPr>
        <w:t>May 2010;21 Suppl 5:v184-186.</w:t>
      </w:r>
      <w:bookmarkEnd w:id="51"/>
    </w:p>
    <w:p w14:paraId="45F4338E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2" w:name="_ENREF_5_3"/>
      <w:r w:rsidRPr="004D4F7D">
        <w:rPr>
          <w:rFonts w:ascii="Times New Roman" w:hAnsi="Times New Roman" w:cs="Times New Roman"/>
          <w:b/>
          <w:noProof/>
        </w:rPr>
        <w:t>3.</w:t>
      </w:r>
      <w:r w:rsidRPr="004D4F7D">
        <w:rPr>
          <w:rFonts w:ascii="Times New Roman" w:hAnsi="Times New Roman" w:cs="Times New Roman"/>
          <w:noProof/>
        </w:rPr>
        <w:tab/>
        <w:t xml:space="preserve">Institut National du Cancer (INCa). </w:t>
      </w:r>
      <w:r w:rsidRPr="004D4F7D">
        <w:rPr>
          <w:rFonts w:ascii="Times New Roman" w:hAnsi="Times New Roman" w:cs="Times New Roman"/>
          <w:i/>
          <w:noProof/>
        </w:rPr>
        <w:t xml:space="preserve">Algorithme de sélection des hospitalisations liées à la prise en charge du cancer dans les bases nationales d'activité hospitalière de court séjour « algorithme cancer » [Algorithm to select cancer-related hospitalizations in the French National Hospital Discharge (PMSI) database]. </w:t>
      </w:r>
      <w:r w:rsidRPr="004D4F7D">
        <w:rPr>
          <w:rFonts w:ascii="Times New Roman" w:hAnsi="Times New Roman" w:cs="Times New Roman"/>
          <w:noProof/>
          <w:lang w:val="en-US"/>
        </w:rPr>
        <w:t>Boulogne-Billancourt: INCa;2013.</w:t>
      </w:r>
      <w:bookmarkEnd w:id="52"/>
    </w:p>
    <w:p w14:paraId="446AACC5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3" w:name="_ENREF_5_4"/>
      <w:r w:rsidRPr="004D4F7D">
        <w:rPr>
          <w:rFonts w:ascii="Times New Roman" w:hAnsi="Times New Roman" w:cs="Times New Roman"/>
          <w:b/>
          <w:noProof/>
          <w:lang w:val="en-US"/>
        </w:rPr>
        <w:t>4.</w:t>
      </w:r>
      <w:r w:rsidRPr="004D4F7D">
        <w:rPr>
          <w:rFonts w:ascii="Times New Roman" w:hAnsi="Times New Roman" w:cs="Times New Roman"/>
          <w:noProof/>
          <w:lang w:val="en-US"/>
        </w:rPr>
        <w:tab/>
        <w:t xml:space="preserve">Working Group R. International rules for multiple primary cancers (ICD-0 third edition). </w:t>
      </w:r>
      <w:r w:rsidRPr="004D4F7D">
        <w:rPr>
          <w:rFonts w:ascii="Times New Roman" w:hAnsi="Times New Roman" w:cs="Times New Roman"/>
          <w:i/>
          <w:noProof/>
          <w:lang w:val="en-US"/>
        </w:rPr>
        <w:t xml:space="preserve">European journal of cancer prevention : the official journal of the European Cancer Prevention Organisation. </w:t>
      </w:r>
      <w:r w:rsidRPr="004D4F7D">
        <w:rPr>
          <w:rFonts w:ascii="Times New Roman" w:hAnsi="Times New Roman" w:cs="Times New Roman"/>
          <w:noProof/>
        </w:rPr>
        <w:t>Aug 2005;14(4):307-308.</w:t>
      </w:r>
      <w:bookmarkEnd w:id="53"/>
    </w:p>
    <w:p w14:paraId="4B72E7C5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4" w:name="_ENREF_5_5"/>
      <w:r w:rsidRPr="004D4F7D">
        <w:rPr>
          <w:rFonts w:ascii="Times New Roman" w:hAnsi="Times New Roman" w:cs="Times New Roman"/>
          <w:b/>
          <w:noProof/>
        </w:rPr>
        <w:t>5.</w:t>
      </w:r>
      <w:r w:rsidRPr="004D4F7D">
        <w:rPr>
          <w:rFonts w:ascii="Times New Roman" w:hAnsi="Times New Roman" w:cs="Times New Roman"/>
          <w:noProof/>
        </w:rPr>
        <w:tab/>
        <w:t xml:space="preserve">Jegu J, Colonna M, Daubisse-Marliac L, et al. </w:t>
      </w:r>
      <w:r w:rsidRPr="004D4F7D">
        <w:rPr>
          <w:rFonts w:ascii="Times New Roman" w:hAnsi="Times New Roman" w:cs="Times New Roman"/>
          <w:noProof/>
          <w:lang w:val="en-US"/>
        </w:rPr>
        <w:t xml:space="preserve">The effect of patient characteristics on second primary cancer risk in France. </w:t>
      </w:r>
      <w:r w:rsidRPr="004D4F7D">
        <w:rPr>
          <w:rFonts w:ascii="Times New Roman" w:hAnsi="Times New Roman" w:cs="Times New Roman"/>
          <w:i/>
          <w:noProof/>
          <w:lang w:val="en-US"/>
        </w:rPr>
        <w:t xml:space="preserve">BMC cancer. </w:t>
      </w:r>
      <w:r w:rsidRPr="004D4F7D">
        <w:rPr>
          <w:rFonts w:ascii="Times New Roman" w:hAnsi="Times New Roman" w:cs="Times New Roman"/>
          <w:noProof/>
          <w:lang w:val="en-US"/>
        </w:rPr>
        <w:t>2014;14:94.</w:t>
      </w:r>
      <w:bookmarkEnd w:id="54"/>
    </w:p>
    <w:p w14:paraId="1232411E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5" w:name="_ENREF_5_6"/>
      <w:r w:rsidRPr="004D4F7D">
        <w:rPr>
          <w:rFonts w:ascii="Times New Roman" w:hAnsi="Times New Roman" w:cs="Times New Roman"/>
          <w:b/>
          <w:noProof/>
          <w:lang w:val="en-US"/>
        </w:rPr>
        <w:t>6.</w:t>
      </w:r>
      <w:r w:rsidRPr="004D4F7D">
        <w:rPr>
          <w:rFonts w:ascii="Times New Roman" w:hAnsi="Times New Roman" w:cs="Times New Roman"/>
          <w:noProof/>
          <w:lang w:val="en-US"/>
        </w:rPr>
        <w:tab/>
        <w:t xml:space="preserve">Charlson ME, Pompei P, Ales KL, MacKenzie CR. A new method of classifying prognostic comorbidity in longitudinal studies: development and validation. </w:t>
      </w:r>
      <w:r w:rsidRPr="004D4F7D">
        <w:rPr>
          <w:rFonts w:ascii="Times New Roman" w:hAnsi="Times New Roman" w:cs="Times New Roman"/>
          <w:i/>
          <w:noProof/>
          <w:lang w:val="en-US"/>
        </w:rPr>
        <w:t xml:space="preserve">Journal of chronic diseases. </w:t>
      </w:r>
      <w:r w:rsidRPr="004D4F7D">
        <w:rPr>
          <w:rFonts w:ascii="Times New Roman" w:hAnsi="Times New Roman" w:cs="Times New Roman"/>
          <w:noProof/>
          <w:lang w:val="en-US"/>
        </w:rPr>
        <w:t>1987;40(5):373-383.</w:t>
      </w:r>
      <w:bookmarkEnd w:id="55"/>
    </w:p>
    <w:p w14:paraId="2CF8D97E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6" w:name="_ENREF_5_7"/>
      <w:r w:rsidRPr="004D4F7D">
        <w:rPr>
          <w:rFonts w:ascii="Times New Roman" w:hAnsi="Times New Roman" w:cs="Times New Roman"/>
          <w:b/>
          <w:noProof/>
          <w:lang w:val="en-US"/>
        </w:rPr>
        <w:t>7.</w:t>
      </w:r>
      <w:r w:rsidRPr="004D4F7D">
        <w:rPr>
          <w:rFonts w:ascii="Times New Roman" w:hAnsi="Times New Roman" w:cs="Times New Roman"/>
          <w:noProof/>
          <w:lang w:val="en-US"/>
        </w:rPr>
        <w:tab/>
        <w:t xml:space="preserve">Quan H, Sundararajan V, Halfon P, et al. Coding algorithms for defining comorbidities in ICD-9-CM and ICD-10 administrative data. </w:t>
      </w:r>
      <w:r w:rsidRPr="004D4F7D">
        <w:rPr>
          <w:rFonts w:ascii="Times New Roman" w:hAnsi="Times New Roman" w:cs="Times New Roman"/>
          <w:i/>
          <w:noProof/>
          <w:lang w:val="en-US"/>
        </w:rPr>
        <w:t xml:space="preserve">Medical care. </w:t>
      </w:r>
      <w:r w:rsidRPr="004D4F7D">
        <w:rPr>
          <w:rFonts w:ascii="Times New Roman" w:hAnsi="Times New Roman" w:cs="Times New Roman"/>
          <w:noProof/>
          <w:lang w:val="en-US"/>
        </w:rPr>
        <w:t>Nov 2005;43(11):1130-1139.</w:t>
      </w:r>
      <w:bookmarkEnd w:id="56"/>
    </w:p>
    <w:p w14:paraId="61BC7616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7" w:name="_ENREF_5_8"/>
      <w:r w:rsidRPr="004D4F7D">
        <w:rPr>
          <w:rFonts w:ascii="Times New Roman" w:hAnsi="Times New Roman" w:cs="Times New Roman"/>
          <w:b/>
          <w:noProof/>
          <w:lang w:val="en-US"/>
        </w:rPr>
        <w:t>8.</w:t>
      </w:r>
      <w:r w:rsidRPr="004D4F7D">
        <w:rPr>
          <w:rFonts w:ascii="Times New Roman" w:hAnsi="Times New Roman" w:cs="Times New Roman"/>
          <w:noProof/>
          <w:lang w:val="en-US"/>
        </w:rPr>
        <w:tab/>
        <w:t xml:space="preserve">Quan H, Li B, Couris CM, et al. Updating and validating the Charlson comorbidity index and score for risk adjustment in hospital discharge abstracts using data from 6 countries. </w:t>
      </w:r>
      <w:r w:rsidRPr="004D4F7D">
        <w:rPr>
          <w:rFonts w:ascii="Times New Roman" w:hAnsi="Times New Roman" w:cs="Times New Roman"/>
          <w:i/>
          <w:noProof/>
          <w:lang w:val="en-US"/>
        </w:rPr>
        <w:t xml:space="preserve">American journal of epidemiology. </w:t>
      </w:r>
      <w:r w:rsidRPr="004D4F7D">
        <w:rPr>
          <w:rFonts w:ascii="Times New Roman" w:hAnsi="Times New Roman" w:cs="Times New Roman"/>
          <w:noProof/>
          <w:lang w:val="en-US"/>
        </w:rPr>
        <w:t>Mar 15 2011;173(6):676-682.</w:t>
      </w:r>
      <w:bookmarkEnd w:id="57"/>
    </w:p>
    <w:p w14:paraId="160B167E" w14:textId="77777777" w:rsidR="004D4F7D" w:rsidRPr="004D4F7D" w:rsidRDefault="004D4F7D" w:rsidP="004D4F7D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8" w:name="_ENREF_5_9"/>
      <w:r w:rsidRPr="004D4F7D">
        <w:rPr>
          <w:rFonts w:ascii="Times New Roman" w:hAnsi="Times New Roman" w:cs="Times New Roman"/>
          <w:b/>
          <w:noProof/>
          <w:lang w:val="en-US"/>
        </w:rPr>
        <w:t>9.</w:t>
      </w:r>
      <w:r w:rsidRPr="004D4F7D">
        <w:rPr>
          <w:rFonts w:ascii="Times New Roman" w:hAnsi="Times New Roman" w:cs="Times New Roman"/>
          <w:noProof/>
          <w:lang w:val="en-US"/>
        </w:rPr>
        <w:tab/>
        <w:t xml:space="preserve">Bannay A, Chaignot C, Blotiere PO, et al. The Best Use of the Charlson Comorbidity Index With Electronic Health Care Database to Predict Mortality. </w:t>
      </w:r>
      <w:r w:rsidRPr="004D4F7D">
        <w:rPr>
          <w:rFonts w:ascii="Times New Roman" w:hAnsi="Times New Roman" w:cs="Times New Roman"/>
          <w:i/>
          <w:noProof/>
          <w:lang w:val="en-US"/>
        </w:rPr>
        <w:t xml:space="preserve">Medical care. </w:t>
      </w:r>
      <w:r w:rsidRPr="004D4F7D">
        <w:rPr>
          <w:rFonts w:ascii="Times New Roman" w:hAnsi="Times New Roman" w:cs="Times New Roman"/>
          <w:noProof/>
          <w:lang w:val="en-US"/>
        </w:rPr>
        <w:t>Feb 2016;54(2):188-194.</w:t>
      </w:r>
      <w:bookmarkEnd w:id="58"/>
    </w:p>
    <w:p w14:paraId="426A93D9" w14:textId="77777777" w:rsidR="004D4F7D" w:rsidRPr="004D4F7D" w:rsidRDefault="004D4F7D" w:rsidP="004D4F7D">
      <w:pPr>
        <w:spacing w:after="0" w:line="240" w:lineRule="auto"/>
        <w:rPr>
          <w:rFonts w:ascii="Times New Roman" w:hAnsi="Times New Roman" w:cs="Times New Roman"/>
          <w:noProof/>
          <w:lang w:val="en-US"/>
        </w:rPr>
      </w:pPr>
    </w:p>
    <w:p w14:paraId="0DB6CEE4" w14:textId="77777777" w:rsidR="001B23BA" w:rsidRDefault="001B23BA" w:rsidP="001B23BA">
      <w:pPr>
        <w:rPr>
          <w:lang w:val="en-US"/>
        </w:rPr>
      </w:pPr>
      <w:r w:rsidRPr="004D4F7D">
        <w:rPr>
          <w:rFonts w:ascii="Times New Roman" w:hAnsi="Times New Roman" w:cs="Times New Roman"/>
          <w:lang w:val="en-US"/>
        </w:rPr>
        <w:fldChar w:fldCharType="end"/>
      </w:r>
    </w:p>
    <w:p w14:paraId="392BB940" w14:textId="77777777" w:rsidR="001B23BA" w:rsidRPr="001B23BA" w:rsidRDefault="001B23BA" w:rsidP="001B23BA">
      <w:pPr>
        <w:rPr>
          <w:lang w:val="en-US"/>
        </w:rPr>
        <w:sectPr w:rsidR="001B23BA" w:rsidRPr="001B23BA">
          <w:pgSz w:w="12240" w:h="15840"/>
          <w:pgMar w:top="1417" w:right="1417" w:bottom="1417" w:left="1417" w:header="708" w:footer="708" w:gutter="0"/>
          <w:cols w:space="708"/>
          <w:docGrid w:linePitch="360"/>
        </w:sectPr>
      </w:pPr>
    </w:p>
    <w:p w14:paraId="5D6E9D79" w14:textId="77777777" w:rsidR="00914995" w:rsidRPr="001F2EB2" w:rsidRDefault="00E65D5E" w:rsidP="00914995">
      <w:pPr>
        <w:pStyle w:val="Heading2"/>
        <w:spacing w:before="120" w:line="360" w:lineRule="auto"/>
      </w:pPr>
      <w:bookmarkStart w:id="59" w:name="_Toc4575997"/>
      <w:r>
        <w:lastRenderedPageBreak/>
        <w:t>Supplementary Table</w:t>
      </w:r>
      <w:r w:rsidR="00914995" w:rsidRPr="001F2EB2">
        <w:t xml:space="preserve"> </w:t>
      </w:r>
      <w:r w:rsidR="00167101">
        <w:t>2</w:t>
      </w:r>
      <w:r w:rsidR="00914995" w:rsidRPr="001F2EB2">
        <w:t>: Imputation of radiatio</w:t>
      </w:r>
      <w:r w:rsidR="00914995">
        <w:t>n therapy in the private sector</w:t>
      </w:r>
      <w:bookmarkEnd w:id="59"/>
    </w:p>
    <w:tbl>
      <w:tblPr>
        <w:tblW w:w="0" w:type="auto"/>
        <w:tblLook w:val="04A0" w:firstRow="1" w:lastRow="0" w:firstColumn="1" w:lastColumn="0" w:noHBand="0" w:noVBand="1"/>
      </w:tblPr>
      <w:tblGrid>
        <w:gridCol w:w="353"/>
        <w:gridCol w:w="2969"/>
        <w:gridCol w:w="1585"/>
        <w:gridCol w:w="1926"/>
        <w:gridCol w:w="2789"/>
      </w:tblGrid>
      <w:tr w:rsidR="00914995" w:rsidRPr="00591541" w14:paraId="68A228C8" w14:textId="77777777" w:rsidTr="00231B99">
        <w:trPr>
          <w:trHeight w:val="315"/>
        </w:trPr>
        <w:tc>
          <w:tcPr>
            <w:tcW w:w="0" w:type="auto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779C00E6" w14:textId="77777777" w:rsidR="00914995" w:rsidRPr="006A35A5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Initial HNSCC location and stage at initial care</w:t>
            </w:r>
          </w:p>
        </w:tc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36DB5E8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ll incident patients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8C56AE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Radiation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herapy</w:t>
            </w:r>
            <w:proofErr w:type="spellEnd"/>
          </w:p>
        </w:tc>
      </w:tr>
      <w:tr w:rsidR="00914995" w:rsidRPr="00000EC7" w14:paraId="2D6CBB8B" w14:textId="77777777" w:rsidTr="00231B99">
        <w:trPr>
          <w:trHeight w:val="960"/>
        </w:trPr>
        <w:tc>
          <w:tcPr>
            <w:tcW w:w="0" w:type="auto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0361D7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CD3F23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8FBE6E0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Observed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in public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ct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2D4EBF4" w14:textId="77777777" w:rsidR="00914995" w:rsidRPr="006A35A5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Overall after imputation in private sector</w:t>
            </w:r>
          </w:p>
        </w:tc>
      </w:tr>
      <w:tr w:rsidR="00914995" w:rsidRPr="00591541" w14:paraId="615BF304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F639D69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ll HNSC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B9A9DC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53,257 (1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5A3FD4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8,583 (34.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F38CEA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0,832 (57.9)</w:t>
            </w:r>
          </w:p>
        </w:tc>
      </w:tr>
      <w:tr w:rsidR="00914995" w:rsidRPr="00591541" w14:paraId="0D3A27F7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86DC50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BEA635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FAFB20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5,749 (29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80B320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724 (11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64847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,292 (40.0)</w:t>
            </w:r>
          </w:p>
        </w:tc>
      </w:tr>
      <w:tr w:rsidR="00914995" w:rsidRPr="00591541" w14:paraId="3D38573B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1BEFB2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C745A6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C7BDC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2,723 (61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C9732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5,252 (46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52BD6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2,933 (70.1)</w:t>
            </w:r>
          </w:p>
        </w:tc>
      </w:tr>
      <w:tr w:rsidR="00914995" w:rsidRPr="00591541" w14:paraId="329FA56B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774B60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936CA7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BC272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785 (9.0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36A68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607 (33.6)</w:t>
            </w:r>
          </w:p>
        </w:tc>
      </w:tr>
      <w:tr w:rsidR="00914995" w:rsidRPr="00591541" w14:paraId="01DC8D28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199D6EF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Nasal cavity/paranasal sinuses (C30.0;C3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5D7593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854 (5.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186EE1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042 (36.5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06806E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523 (53.4)</w:t>
            </w:r>
          </w:p>
        </w:tc>
      </w:tr>
      <w:tr w:rsidR="00914995" w:rsidRPr="00591541" w14:paraId="4E4452B6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051FD97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E6DBAA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85D80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266 (44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BD2F8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46 (1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D4A82B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62 (36.5)</w:t>
            </w:r>
          </w:p>
        </w:tc>
      </w:tr>
      <w:tr w:rsidR="00914995" w:rsidRPr="00591541" w14:paraId="465D40F4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25E8D5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620F9D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FDEAE0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303 (45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28827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769 (59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2303FF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934 (71.7)</w:t>
            </w:r>
          </w:p>
        </w:tc>
      </w:tr>
      <w:tr w:rsidR="00914995" w:rsidRPr="00591541" w14:paraId="64C66D6F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919907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A8407D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BED5E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85 (10.0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721BFC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27 (44.6)</w:t>
            </w:r>
          </w:p>
        </w:tc>
      </w:tr>
      <w:tr w:rsidR="00914995" w:rsidRPr="00591541" w14:paraId="7C76C6BF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B61342F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asopharynx (C1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B1BC86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781 (3.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3E36B9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725 (40.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6A3295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215 (68.2)</w:t>
            </w:r>
          </w:p>
        </w:tc>
      </w:tr>
      <w:tr w:rsidR="00914995" w:rsidRPr="00591541" w14:paraId="4DD217E2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3B3982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E0F94B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C8861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89 (21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CD040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5 (11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1FB0E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89 (100)</w:t>
            </w:r>
          </w:p>
        </w:tc>
      </w:tr>
      <w:tr w:rsidR="00914995" w:rsidRPr="00591541" w14:paraId="350EA58A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EB1903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2B4EBF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78DA3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187 (66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5942BB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09 (51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61E15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187 (100)</w:t>
            </w:r>
          </w:p>
        </w:tc>
      </w:tr>
      <w:tr w:rsidR="00914995" w:rsidRPr="00591541" w14:paraId="745FFC2E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F17E4C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86D0F3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0ABB9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05 (11.5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CC5ED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71 (34.6)</w:t>
            </w:r>
          </w:p>
        </w:tc>
      </w:tr>
      <w:tr w:rsidR="00914995" w:rsidRPr="00591541" w14:paraId="308F4437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15A5DE2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Lip (C0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2D0739B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157 (4.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1EFC63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11 (9.8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695168F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43 (15.9)</w:t>
            </w:r>
          </w:p>
        </w:tc>
      </w:tr>
      <w:tr w:rsidR="00914995" w:rsidRPr="00591541" w14:paraId="3237121C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0338CAC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C7CAC6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BAD44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857 (86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6EFAD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15 (6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9AE459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38 (12.8)</w:t>
            </w:r>
          </w:p>
        </w:tc>
      </w:tr>
      <w:tr w:rsidR="00914995" w:rsidRPr="00591541" w14:paraId="4B12A10D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BE859B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183F15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38F62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57 (11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48E56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86 (3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957E1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95 (37.0)</w:t>
            </w:r>
          </w:p>
        </w:tc>
      </w:tr>
      <w:tr w:rsidR="00914995" w:rsidRPr="00591541" w14:paraId="6433A04F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B95D1F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36293A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D8946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3 (2.0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DC1F07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0 (23.3)</w:t>
            </w:r>
          </w:p>
        </w:tc>
      </w:tr>
      <w:tr w:rsidR="00914995" w:rsidRPr="00591541" w14:paraId="0AB5B888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B99D9AE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ngue (C01-C0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840C00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7,826 (14.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713A1E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743 (35.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736570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328 (55.3)</w:t>
            </w:r>
          </w:p>
        </w:tc>
      </w:tr>
      <w:tr w:rsidR="00914995" w:rsidRPr="00591541" w14:paraId="5F8B0CB3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874FF1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6AEC59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F9E7D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305 (29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3F6D29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46 (6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4B79C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844 (36.6)</w:t>
            </w:r>
          </w:p>
        </w:tc>
      </w:tr>
      <w:tr w:rsidR="00914995" w:rsidRPr="00591541" w14:paraId="54DBC7F0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7312C1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A36D3F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A302E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891 (62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B2F28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378 (48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0E9E4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,265 (66.8)</w:t>
            </w:r>
          </w:p>
        </w:tc>
      </w:tr>
      <w:tr w:rsidR="00914995" w:rsidRPr="00591541" w14:paraId="3E6E020E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922579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B439EC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1ED79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,30 (8.1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41B949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19 (34.8)</w:t>
            </w:r>
          </w:p>
        </w:tc>
      </w:tr>
      <w:tr w:rsidR="00914995" w:rsidRPr="00591541" w14:paraId="0BA255D0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D51B971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Oral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vit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(C03-C06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343DC2C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8,215 (15.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D625FB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826 (34.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1FE161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222 (51.4)</w:t>
            </w:r>
          </w:p>
        </w:tc>
      </w:tr>
      <w:tr w:rsidR="00914995" w:rsidRPr="00591541" w14:paraId="389D1C8F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6DC2BDC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F7EC2D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2C6A5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709 (33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F960D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63 (9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04863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63 (9.7)</w:t>
            </w:r>
          </w:p>
        </w:tc>
      </w:tr>
      <w:tr w:rsidR="00914995" w:rsidRPr="00591541" w14:paraId="7092BCFB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5D5F1B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1681BF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7C6ECC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839 (58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B3965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324 (48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9ABEB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,003 (62.1)</w:t>
            </w:r>
          </w:p>
        </w:tc>
      </w:tr>
      <w:tr w:rsidR="00914995" w:rsidRPr="00591541" w14:paraId="72A42D19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68CEDC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D4BA7D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03552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67 (8.1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5E7A4A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39 (35.8)</w:t>
            </w:r>
          </w:p>
        </w:tc>
      </w:tr>
      <w:tr w:rsidR="00914995" w:rsidRPr="00591541" w14:paraId="762487B8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F630C26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Oropharynx (C09-C1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5D5CF3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0424 (19.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67B60C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481 (43.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63C661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,979 (67.0)</w:t>
            </w:r>
          </w:p>
        </w:tc>
      </w:tr>
      <w:tr w:rsidR="00914995" w:rsidRPr="00591541" w14:paraId="343E96B9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2778D1C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6D6155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3BE4F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681 (16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CB2DD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83 (16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AAA31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099 (65.4)</w:t>
            </w:r>
          </w:p>
        </w:tc>
      </w:tr>
      <w:tr w:rsidR="00914995" w:rsidRPr="00591541" w14:paraId="05C890AA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28FEFD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CB0A33" w14:textId="77777777" w:rsidR="00914995" w:rsidRPr="006A35A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6A35A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531BA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7,721 (74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586FF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,861 (50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CC4D9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5,543 (71.8)</w:t>
            </w:r>
          </w:p>
        </w:tc>
      </w:tr>
      <w:tr w:rsidR="00914995" w:rsidRPr="00591541" w14:paraId="02B94C53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628D31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CF7CEC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F847C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022 (9.8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E628D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37 (33.0)</w:t>
            </w:r>
          </w:p>
        </w:tc>
      </w:tr>
      <w:tr w:rsidR="00914995" w:rsidRPr="00591541" w14:paraId="0BF442C7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9B1B0A5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Hypopharynx (C12-C1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0D26F0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,579 (12.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3FA3C2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806 (42.7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1E2917E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383 (66.6)</w:t>
            </w:r>
          </w:p>
        </w:tc>
      </w:tr>
      <w:tr w:rsidR="00914995" w:rsidRPr="00591541" w14:paraId="1552C194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34B2820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32B65C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8AB84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802 (12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CC088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72 (2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701E9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43 (80.2)</w:t>
            </w:r>
          </w:p>
        </w:tc>
      </w:tr>
      <w:tr w:rsidR="00914995" w:rsidRPr="00591541" w14:paraId="59FE0B3B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D9171F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58B741" w14:textId="77777777" w:rsidR="00914995" w:rsidRPr="0091499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7B454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906 (74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1CA634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335 (47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20FFB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,441 (70.1)</w:t>
            </w:r>
          </w:p>
        </w:tc>
      </w:tr>
      <w:tr w:rsidR="00914995" w:rsidRPr="00591541" w14:paraId="0CE1FF87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01BFC9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274455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75413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871 (13.2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E534DF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99 (34.3)</w:t>
            </w:r>
          </w:p>
        </w:tc>
      </w:tr>
      <w:tr w:rsidR="00914995" w:rsidRPr="00591541" w14:paraId="265A9434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514A3F3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Ill-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efined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HNSCC (C1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3E28D2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360 (2.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54EC06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55 (26.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9380D13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544 (40.0)</w:t>
            </w:r>
          </w:p>
        </w:tc>
      </w:tr>
      <w:tr w:rsidR="00914995" w:rsidRPr="00591541" w14:paraId="66F9917C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BF463DB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A7C802" w14:textId="77777777" w:rsidR="00914995" w:rsidRPr="0091499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B0F3E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170 (86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88E1F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02 (25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50C74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91 (42.0)</w:t>
            </w:r>
          </w:p>
        </w:tc>
      </w:tr>
      <w:tr w:rsidR="00914995" w:rsidRPr="00591541" w14:paraId="7C0D4FEA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4F1FB6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803E8A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EC2186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90 (14.0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CF1960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53 (27.9)</w:t>
            </w:r>
          </w:p>
        </w:tc>
      </w:tr>
      <w:tr w:rsidR="00914995" w:rsidRPr="00591541" w14:paraId="3C175A13" w14:textId="77777777" w:rsidTr="00231B99">
        <w:trPr>
          <w:trHeight w:val="342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5BFAE42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Larynx (C3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58CE35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1,2061 (22.6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8FA070D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3,394 (28.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AED490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,074 (50.4)</w:t>
            </w:r>
          </w:p>
        </w:tc>
      </w:tr>
      <w:tr w:rsidR="00914995" w:rsidRPr="00591541" w14:paraId="638CC136" w14:textId="77777777" w:rsidTr="00231B99">
        <w:trPr>
          <w:trHeight w:val="342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6E75E25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13AA13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Early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stage (I/I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7085AC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740 (39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C51177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554 (11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3BF758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354 (49.7)</w:t>
            </w:r>
          </w:p>
        </w:tc>
      </w:tr>
      <w:tr w:rsidR="00914995" w:rsidRPr="00591541" w14:paraId="6421690B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9DD1115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E50BA7" w14:textId="77777777" w:rsidR="00914995" w:rsidRPr="00914995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ocally advanced stage (III/</w:t>
            </w:r>
            <w:proofErr w:type="spellStart"/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Vb</w:t>
            </w:r>
            <w:proofErr w:type="spellEnd"/>
            <w:r w:rsidRPr="00914995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FCC1EA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6,449 (5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A7E2FC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,588 (40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BBA122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4,974 (77.1)</w:t>
            </w:r>
          </w:p>
        </w:tc>
      </w:tr>
      <w:tr w:rsidR="00914995" w:rsidRPr="00591541" w14:paraId="5FCADCEE" w14:textId="77777777" w:rsidTr="00231B99">
        <w:trPr>
          <w:trHeight w:val="342"/>
        </w:trPr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0C7C713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B2D1C50" w14:textId="77777777" w:rsidR="00914995" w:rsidRPr="00591541" w:rsidRDefault="00914995" w:rsidP="00231B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Distant 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metastasis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proofErr w:type="spellStart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IVc</w:t>
            </w:r>
            <w:proofErr w:type="spellEnd"/>
            <w:r w:rsidRPr="0059154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CA3FF01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872 (7.2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A7AB050" w14:textId="77777777" w:rsidR="00914995" w:rsidRPr="00591541" w:rsidRDefault="00914995" w:rsidP="00231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1541">
              <w:rPr>
                <w:rFonts w:ascii="Times New Roman" w:eastAsia="Times New Roman" w:hAnsi="Times New Roman" w:cs="Times New Roman"/>
                <w:color w:val="000000"/>
              </w:rPr>
              <w:t>252 (28.9)</w:t>
            </w:r>
          </w:p>
        </w:tc>
      </w:tr>
    </w:tbl>
    <w:p w14:paraId="048A7792" w14:textId="77777777" w:rsidR="00914995" w:rsidRPr="00914995" w:rsidRDefault="00914995" w:rsidP="00914995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en-US"/>
        </w:rPr>
      </w:pPr>
      <w:r w:rsidRPr="00914995">
        <w:rPr>
          <w:rFonts w:ascii="Times New Roman" w:hAnsi="Times New Roman" w:cs="Times New Roman"/>
          <w:sz w:val="24"/>
          <w:szCs w:val="24"/>
          <w:lang w:val="en-US"/>
        </w:rPr>
        <w:t xml:space="preserve">Legend: </w:t>
      </w:r>
      <w:r w:rsidRPr="00914995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Initial HNSCC site was defined from the primary discharge diagnosis recorded at first HNSCC surgery or panendoscopy (81%), and otherwise the first primary (10%) or secondary (9%) discharge diagnosis. </w:t>
      </w:r>
      <w:r w:rsidR="00282B96" w:rsidRPr="00282B96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Of 53,257 patients, 2 patients at early stage had a single hospital stay with a billing error and were excluded from the </w:t>
      </w:r>
      <w:r w:rsidR="00282B96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main </w:t>
      </w:r>
      <w:r w:rsidR="00282B96" w:rsidRPr="00282B96">
        <w:rPr>
          <w:rFonts w:ascii="Times New Roman" w:hAnsi="Times New Roman" w:cs="Times New Roman"/>
          <w:iCs/>
          <w:sz w:val="24"/>
          <w:szCs w:val="24"/>
          <w:lang w:val="en-US"/>
        </w:rPr>
        <w:t>analysis.</w:t>
      </w:r>
    </w:p>
    <w:p w14:paraId="4F19DF19" w14:textId="77777777" w:rsidR="00914995" w:rsidRPr="00914995" w:rsidRDefault="00914995" w:rsidP="00914995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14:paraId="2E90B1BA" w14:textId="77777777" w:rsidR="00914995" w:rsidRPr="00914995" w:rsidRDefault="00914995" w:rsidP="00914995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14:paraId="7FFEF8C5" w14:textId="77777777" w:rsidR="00914995" w:rsidRPr="00914995" w:rsidRDefault="00914995" w:rsidP="00914995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14:paraId="739A935A" w14:textId="77777777" w:rsidR="004D4F7D" w:rsidRDefault="00914995" w:rsidP="004D4F7D">
      <w:pPr>
        <w:rPr>
          <w:rFonts w:ascii="Calibri" w:hAnsi="Calibri" w:cs="Calibri"/>
          <w:iCs/>
          <w:noProof/>
          <w:szCs w:val="24"/>
          <w:lang w:val="en-US"/>
        </w:rPr>
      </w:pPr>
      <w:r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Pr="00914995">
        <w:rPr>
          <w:rFonts w:ascii="Times New Roman" w:hAnsi="Times New Roman" w:cs="Times New Roman"/>
          <w:iCs/>
          <w:sz w:val="24"/>
          <w:szCs w:val="24"/>
          <w:lang w:val="en-US"/>
        </w:rPr>
        <w:instrText xml:space="preserve"> ADDIN EN.SECTION.REFLIST </w:instrText>
      </w:r>
      <w:r>
        <w:rPr>
          <w:rFonts w:ascii="Times New Roman" w:hAnsi="Times New Roman" w:cs="Times New Roman"/>
          <w:iCs/>
          <w:sz w:val="24"/>
          <w:szCs w:val="24"/>
        </w:rPr>
        <w:fldChar w:fldCharType="separate"/>
      </w:r>
    </w:p>
    <w:p w14:paraId="0C13D238" w14:textId="77777777" w:rsidR="00914995" w:rsidRPr="00914995" w:rsidRDefault="00914995" w:rsidP="00914995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sz w:val="24"/>
          <w:szCs w:val="24"/>
        </w:rPr>
        <w:fldChar w:fldCharType="end"/>
      </w:r>
    </w:p>
    <w:p w14:paraId="6F745ED2" w14:textId="77777777" w:rsidR="00494E11" w:rsidRDefault="00494E11">
      <w:pPr>
        <w:rPr>
          <w:lang w:val="en-US"/>
        </w:rPr>
      </w:pPr>
    </w:p>
    <w:p w14:paraId="5E668C22" w14:textId="77777777" w:rsidR="00494E11" w:rsidRDefault="00494E11">
      <w:pPr>
        <w:rPr>
          <w:lang w:val="en-US"/>
        </w:rPr>
      </w:pPr>
    </w:p>
    <w:p w14:paraId="1F1AD948" w14:textId="77777777" w:rsidR="004D4F7D" w:rsidRDefault="00494E11">
      <w:pPr>
        <w:rPr>
          <w:rFonts w:ascii="Calibri" w:hAnsi="Calibri" w:cs="Calibri"/>
          <w:noProof/>
          <w:lang w:val="en-US"/>
        </w:rPr>
      </w:pPr>
      <w:r>
        <w:rPr>
          <w:lang w:val="en-US"/>
        </w:rPr>
        <w:fldChar w:fldCharType="begin"/>
      </w:r>
      <w:r w:rsidRPr="00494E11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</w:p>
    <w:p w14:paraId="640E6C55" w14:textId="77777777" w:rsidR="00914995" w:rsidRPr="00914995" w:rsidRDefault="00494E11">
      <w:pPr>
        <w:rPr>
          <w:lang w:val="en-US"/>
        </w:rPr>
      </w:pPr>
      <w:r>
        <w:rPr>
          <w:lang w:val="en-US"/>
        </w:rPr>
        <w:fldChar w:fldCharType="end"/>
      </w:r>
    </w:p>
    <w:sectPr w:rsidR="00914995" w:rsidRPr="00914995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06C256" w14:textId="77777777" w:rsidR="00DB7024" w:rsidRDefault="00DB7024">
      <w:pPr>
        <w:spacing w:after="0" w:line="240" w:lineRule="auto"/>
      </w:pPr>
      <w:r>
        <w:separator/>
      </w:r>
    </w:p>
  </w:endnote>
  <w:endnote w:type="continuationSeparator" w:id="0">
    <w:p w14:paraId="69833E4B" w14:textId="77777777" w:rsidR="00DB7024" w:rsidRDefault="00DB70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Times New Roman"/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cstheme="minorHAnsi"/>
      </w:rPr>
      <w:id w:val="-116217655"/>
      <w:docPartObj>
        <w:docPartGallery w:val="Page Numbers (Bottom of Page)"/>
        <w:docPartUnique/>
      </w:docPartObj>
    </w:sdtPr>
    <w:sdtEndPr/>
    <w:sdtContent>
      <w:p w14:paraId="2E21EBD9" w14:textId="77777777" w:rsidR="00167101" w:rsidRPr="00167101" w:rsidRDefault="00167101" w:rsidP="00167101">
        <w:pPr>
          <w:tabs>
            <w:tab w:val="right" w:pos="14459"/>
          </w:tabs>
          <w:rPr>
            <w:rFonts w:cstheme="minorHAnsi"/>
            <w:lang w:val="en-US"/>
          </w:rPr>
        </w:pPr>
        <w:r w:rsidRPr="00167101">
          <w:rPr>
            <w:rFonts w:cstheme="minorHAnsi"/>
            <w:color w:val="212121"/>
            <w:shd w:val="clear" w:color="auto" w:fill="FFFFFF"/>
            <w:lang w:val="en-US"/>
          </w:rPr>
          <w:t>Burden of Head and Neck Cancer in France</w:t>
        </w:r>
        <w:r w:rsidRPr="00167101">
          <w:rPr>
            <w:rFonts w:cstheme="minorHAnsi"/>
            <w:lang w:val="en-US"/>
          </w:rPr>
          <w:t xml:space="preserve"> -- Supplementary material </w:t>
        </w:r>
        <w:r>
          <w:rPr>
            <w:rFonts w:cstheme="minorHAnsi"/>
            <w:lang w:val="en-US"/>
          </w:rPr>
          <w:t xml:space="preserve">                                             </w:t>
        </w:r>
        <w:r w:rsidRPr="00167101">
          <w:rPr>
            <w:rFonts w:cstheme="minorHAnsi"/>
          </w:rPr>
          <w:fldChar w:fldCharType="begin"/>
        </w:r>
        <w:r w:rsidRPr="00167101">
          <w:rPr>
            <w:rFonts w:cstheme="minorHAnsi"/>
            <w:lang w:val="en-US"/>
          </w:rPr>
          <w:instrText>PAGE   \* MERGEFORMAT</w:instrText>
        </w:r>
        <w:r w:rsidRPr="00167101">
          <w:rPr>
            <w:rFonts w:cstheme="minorHAnsi"/>
          </w:rPr>
          <w:fldChar w:fldCharType="separate"/>
        </w:r>
        <w:r w:rsidR="00DE32DD">
          <w:rPr>
            <w:rFonts w:cstheme="minorHAnsi"/>
            <w:noProof/>
            <w:lang w:val="en-US"/>
          </w:rPr>
          <w:t>1</w:t>
        </w:r>
        <w:r w:rsidRPr="00167101">
          <w:rPr>
            <w:rFonts w:cstheme="minorHAnsi"/>
          </w:rPr>
          <w:fldChar w:fldCharType="end"/>
        </w:r>
      </w:p>
    </w:sdtContent>
  </w:sdt>
  <w:p w14:paraId="6661AEAF" w14:textId="77777777" w:rsidR="00167101" w:rsidRPr="00167101" w:rsidRDefault="00167101">
    <w:pPr>
      <w:pStyle w:val="Footer"/>
      <w:rPr>
        <w:rFonts w:cstheme="minorHAnsi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EBBACA" w14:textId="77777777" w:rsidR="00B57912" w:rsidRPr="006A35A5" w:rsidRDefault="00167101" w:rsidP="00B57912">
    <w:pPr>
      <w:tabs>
        <w:tab w:val="right" w:pos="14459"/>
      </w:tabs>
      <w:rPr>
        <w:rFonts w:ascii="Times New Roman" w:hAnsi="Times New Roman"/>
        <w:sz w:val="20"/>
        <w:szCs w:val="20"/>
        <w:lang w:val="en-US"/>
      </w:rPr>
    </w:pPr>
    <w:r w:rsidRPr="00167101">
      <w:rPr>
        <w:rFonts w:cstheme="minorHAnsi"/>
        <w:color w:val="212121"/>
        <w:shd w:val="clear" w:color="auto" w:fill="FFFFFF"/>
        <w:lang w:val="en-US"/>
      </w:rPr>
      <w:t>Burden of Head and Neck Cancer in France</w:t>
    </w:r>
    <w:r w:rsidRPr="006A35A5">
      <w:rPr>
        <w:lang w:val="en-US"/>
      </w:rPr>
      <w:t xml:space="preserve"> -- Supplementary material</w:t>
    </w:r>
    <w:r w:rsidRPr="006A35A5">
      <w:rPr>
        <w:rFonts w:ascii="Times New Roman" w:hAnsi="Times New Roman"/>
        <w:sz w:val="20"/>
        <w:szCs w:val="20"/>
        <w:lang w:val="en-US"/>
      </w:rPr>
      <w:tab/>
    </w:r>
    <w:r w:rsidRPr="009E2016">
      <w:rPr>
        <w:rFonts w:ascii="Times New Roman" w:hAnsi="Times New Roman"/>
        <w:sz w:val="20"/>
        <w:szCs w:val="20"/>
      </w:rPr>
      <w:fldChar w:fldCharType="begin"/>
    </w:r>
    <w:r w:rsidRPr="006A35A5">
      <w:rPr>
        <w:rFonts w:ascii="Times New Roman" w:hAnsi="Times New Roman"/>
        <w:sz w:val="20"/>
        <w:szCs w:val="20"/>
        <w:lang w:val="en-US"/>
      </w:rPr>
      <w:instrText>PAGE   \* MERGEFORMAT</w:instrText>
    </w:r>
    <w:r w:rsidRPr="009E2016">
      <w:rPr>
        <w:rFonts w:ascii="Times New Roman" w:hAnsi="Times New Roman"/>
        <w:sz w:val="20"/>
        <w:szCs w:val="20"/>
      </w:rPr>
      <w:fldChar w:fldCharType="separate"/>
    </w:r>
    <w:r w:rsidR="00DE32DD">
      <w:rPr>
        <w:rFonts w:ascii="Times New Roman" w:hAnsi="Times New Roman"/>
        <w:noProof/>
        <w:sz w:val="20"/>
        <w:szCs w:val="20"/>
        <w:lang w:val="en-US"/>
      </w:rPr>
      <w:t>7</w:t>
    </w:r>
    <w:r w:rsidRPr="009E2016">
      <w:rPr>
        <w:rFonts w:ascii="Times New Roman" w:hAnsi="Times New Roman"/>
        <w:sz w:val="20"/>
        <w:szCs w:val="20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481A53" w14:textId="77777777" w:rsidR="00B57912" w:rsidRPr="006A35A5" w:rsidRDefault="00BE321C" w:rsidP="00B57912">
    <w:pPr>
      <w:tabs>
        <w:tab w:val="right" w:pos="9071"/>
      </w:tabs>
      <w:rPr>
        <w:rFonts w:ascii="Times New Roman" w:hAnsi="Times New Roman"/>
        <w:sz w:val="20"/>
        <w:szCs w:val="20"/>
        <w:lang w:val="en-US"/>
      </w:rPr>
    </w:pPr>
    <w:r w:rsidRPr="006A35A5">
      <w:rPr>
        <w:lang w:val="en-US"/>
      </w:rPr>
      <w:t>AUD and HNSCC prognosis in France -- Supplementary material</w:t>
    </w:r>
    <w:r w:rsidRPr="006A35A5">
      <w:rPr>
        <w:rFonts w:ascii="Times New Roman" w:hAnsi="Times New Roman"/>
        <w:sz w:val="20"/>
        <w:szCs w:val="20"/>
        <w:lang w:val="en-US"/>
      </w:rPr>
      <w:tab/>
    </w:r>
    <w:r w:rsidRPr="009E2016">
      <w:rPr>
        <w:rFonts w:ascii="Times New Roman" w:hAnsi="Times New Roman"/>
        <w:sz w:val="20"/>
        <w:szCs w:val="20"/>
      </w:rPr>
      <w:fldChar w:fldCharType="begin"/>
    </w:r>
    <w:r w:rsidRPr="006A35A5">
      <w:rPr>
        <w:rFonts w:ascii="Times New Roman" w:hAnsi="Times New Roman"/>
        <w:sz w:val="20"/>
        <w:szCs w:val="20"/>
        <w:lang w:val="en-US"/>
      </w:rPr>
      <w:instrText>PAGE   \* MERGEFORMAT</w:instrText>
    </w:r>
    <w:r w:rsidRPr="009E2016">
      <w:rPr>
        <w:rFonts w:ascii="Times New Roman" w:hAnsi="Times New Roman"/>
        <w:sz w:val="20"/>
        <w:szCs w:val="20"/>
      </w:rPr>
      <w:fldChar w:fldCharType="separate"/>
    </w:r>
    <w:r w:rsidR="00DE32DD">
      <w:rPr>
        <w:rFonts w:ascii="Times New Roman" w:hAnsi="Times New Roman"/>
        <w:noProof/>
        <w:sz w:val="20"/>
        <w:szCs w:val="20"/>
        <w:lang w:val="en-US"/>
      </w:rPr>
      <w:t>16</w:t>
    </w:r>
    <w:r w:rsidRPr="009E2016">
      <w:rPr>
        <w:rFonts w:ascii="Times New Roman" w:hAnsi="Times New Roman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AB2A02" w14:textId="77777777" w:rsidR="00DB7024" w:rsidRDefault="00DB7024">
      <w:pPr>
        <w:spacing w:after="0" w:line="240" w:lineRule="auto"/>
      </w:pPr>
      <w:r>
        <w:separator/>
      </w:r>
    </w:p>
  </w:footnote>
  <w:footnote w:type="continuationSeparator" w:id="0">
    <w:p w14:paraId="35D3333E" w14:textId="77777777" w:rsidR="00DB7024" w:rsidRDefault="00DB702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197"/>
    <w:multiLevelType w:val="multilevel"/>
    <w:tmpl w:val="548864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5C4637D"/>
    <w:multiLevelType w:val="hybridMultilevel"/>
    <w:tmpl w:val="045C76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A3F50DF"/>
    <w:multiLevelType w:val="hybridMultilevel"/>
    <w:tmpl w:val="952AFC66"/>
    <w:lvl w:ilvl="0" w:tplc="8DFA252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47E7122"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89E2D0C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386C4F6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5B8B528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D52AB76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F86A384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E48CCB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ED2A7CC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233BD0"/>
    <w:multiLevelType w:val="hybridMultilevel"/>
    <w:tmpl w:val="D402D34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F432E18"/>
    <w:multiLevelType w:val="hybridMultilevel"/>
    <w:tmpl w:val="3ABA5A6C"/>
    <w:lvl w:ilvl="0" w:tplc="6F8E3564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F84120E"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8FA849A"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C3A159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8E60786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156337C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3884654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BE6B72C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EF462C0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19D70E9"/>
    <w:multiLevelType w:val="hybridMultilevel"/>
    <w:tmpl w:val="D5A603B8"/>
    <w:lvl w:ilvl="0" w:tplc="040C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6" w15:restartNumberingAfterBreak="0">
    <w:nsid w:val="13A30A0A"/>
    <w:multiLevelType w:val="hybridMultilevel"/>
    <w:tmpl w:val="9C5E4352"/>
    <w:lvl w:ilvl="0" w:tplc="0DC0C17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2BEBE96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BDE8DA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FD010D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092357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2DA1B2A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EAE6244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97A4F08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EE0527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3C36591"/>
    <w:multiLevelType w:val="hybridMultilevel"/>
    <w:tmpl w:val="86480F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E7A70CF"/>
    <w:multiLevelType w:val="hybridMultilevel"/>
    <w:tmpl w:val="FB52FF22"/>
    <w:lvl w:ilvl="0" w:tplc="59F81A0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678971C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2086A32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750FF00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052AB72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B6CC42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DD20588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7369262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5003340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C37DFF"/>
    <w:multiLevelType w:val="hybridMultilevel"/>
    <w:tmpl w:val="DB444FA0"/>
    <w:lvl w:ilvl="0" w:tplc="1F988C08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9CC225EC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7D666C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0488AF6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C88DDD6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F38163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94EDEC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5E6D1D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A2E3BB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303D5A"/>
    <w:multiLevelType w:val="hybridMultilevel"/>
    <w:tmpl w:val="B9A2051E"/>
    <w:lvl w:ilvl="0" w:tplc="C854CCE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DBAFD30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10624D2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DBAEC8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63AADCE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2BCBE22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17EDD4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8504D62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612FEDC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05087E"/>
    <w:multiLevelType w:val="hybridMultilevel"/>
    <w:tmpl w:val="1EE23AF4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232C06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2BF76E87"/>
    <w:multiLevelType w:val="hybridMultilevel"/>
    <w:tmpl w:val="4A6C63CC"/>
    <w:lvl w:ilvl="0" w:tplc="C3F0888E">
      <w:start w:val="2"/>
      <w:numFmt w:val="bullet"/>
      <w:lvlText w:val="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DDE6B67"/>
    <w:multiLevelType w:val="hybridMultilevel"/>
    <w:tmpl w:val="5358CAD4"/>
    <w:lvl w:ilvl="0" w:tplc="040C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5" w15:restartNumberingAfterBreak="0">
    <w:nsid w:val="2FBD1A40"/>
    <w:multiLevelType w:val="hybridMultilevel"/>
    <w:tmpl w:val="661EFDCA"/>
    <w:lvl w:ilvl="0" w:tplc="FC60818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98E9E0A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35012D6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04A2562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D34E984"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2DCD04A"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798CB3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590D49E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11CF3A0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1DE589A"/>
    <w:multiLevelType w:val="hybridMultilevel"/>
    <w:tmpl w:val="CF688462"/>
    <w:lvl w:ilvl="0" w:tplc="040C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3F9216F"/>
    <w:multiLevelType w:val="hybridMultilevel"/>
    <w:tmpl w:val="A98E2920"/>
    <w:lvl w:ilvl="0" w:tplc="356E379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9889340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55EF88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B4C15B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A12CE74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E46E4AE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3D889E6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81CBD9C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B941EB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CB35B87"/>
    <w:multiLevelType w:val="hybridMultilevel"/>
    <w:tmpl w:val="230ABC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F237230"/>
    <w:multiLevelType w:val="hybridMultilevel"/>
    <w:tmpl w:val="E7903D1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FA73C98"/>
    <w:multiLevelType w:val="hybridMultilevel"/>
    <w:tmpl w:val="999430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A705F7D"/>
    <w:multiLevelType w:val="hybridMultilevel"/>
    <w:tmpl w:val="2CB46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FE25561"/>
    <w:multiLevelType w:val="hybridMultilevel"/>
    <w:tmpl w:val="72B28F34"/>
    <w:lvl w:ilvl="0" w:tplc="4C7E145E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602005C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DD00F1C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9DEC78E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F6CD25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8A4C31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B70F6E4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AE268F2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C827E38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5C2307"/>
    <w:multiLevelType w:val="hybridMultilevel"/>
    <w:tmpl w:val="55AE5A32"/>
    <w:lvl w:ilvl="0" w:tplc="F41A4AC8">
      <w:numFmt w:val="bullet"/>
      <w:lvlText w:val="-"/>
      <w:lvlJc w:val="left"/>
      <w:pPr>
        <w:ind w:left="1068" w:hanging="360"/>
      </w:pPr>
      <w:rPr>
        <w:rFonts w:ascii="Times New Roman" w:eastAsiaTheme="minorHAns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4" w15:restartNumberingAfterBreak="0">
    <w:nsid w:val="5B341B00"/>
    <w:multiLevelType w:val="multilevel"/>
    <w:tmpl w:val="F4FAC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5FA51773"/>
    <w:multiLevelType w:val="hybridMultilevel"/>
    <w:tmpl w:val="9278A664"/>
    <w:lvl w:ilvl="0" w:tplc="BDB20D88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987EB662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286108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8A6107C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3E86402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40ACD9A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3F29C2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F08E434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49C8B56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48930D8"/>
    <w:multiLevelType w:val="hybridMultilevel"/>
    <w:tmpl w:val="1C9015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4C82710"/>
    <w:multiLevelType w:val="hybridMultilevel"/>
    <w:tmpl w:val="6F9A090A"/>
    <w:lvl w:ilvl="0" w:tplc="1AB61186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04223B2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EB878BC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DCE7BBA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1842B2E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A8E2262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A1ADDB6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700A7F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5489B1E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96F27F5"/>
    <w:multiLevelType w:val="hybridMultilevel"/>
    <w:tmpl w:val="39C6BDF4"/>
    <w:lvl w:ilvl="0" w:tplc="04090001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color w:val="000000"/>
        <w:sz w:val="20"/>
      </w:rPr>
    </w:lvl>
    <w:lvl w:ilvl="1" w:tplc="04090003" w:tentative="1">
      <w:start w:val="1"/>
      <w:numFmt w:val="lowerLetter"/>
      <w:lvlText w:val="%2."/>
      <w:lvlJc w:val="left"/>
      <w:pPr>
        <w:ind w:left="1080" w:hanging="360"/>
      </w:pPr>
    </w:lvl>
    <w:lvl w:ilvl="2" w:tplc="04090005" w:tentative="1">
      <w:start w:val="1"/>
      <w:numFmt w:val="lowerRoman"/>
      <w:lvlText w:val="%3."/>
      <w:lvlJc w:val="right"/>
      <w:pPr>
        <w:ind w:left="1800" w:hanging="180"/>
      </w:pPr>
    </w:lvl>
    <w:lvl w:ilvl="3" w:tplc="04090001" w:tentative="1">
      <w:start w:val="1"/>
      <w:numFmt w:val="decimal"/>
      <w:lvlText w:val="%4."/>
      <w:lvlJc w:val="left"/>
      <w:pPr>
        <w:ind w:left="2520" w:hanging="360"/>
      </w:pPr>
    </w:lvl>
    <w:lvl w:ilvl="4" w:tplc="04090003" w:tentative="1">
      <w:start w:val="1"/>
      <w:numFmt w:val="lowerLetter"/>
      <w:lvlText w:val="%5."/>
      <w:lvlJc w:val="left"/>
      <w:pPr>
        <w:ind w:left="3240" w:hanging="360"/>
      </w:pPr>
    </w:lvl>
    <w:lvl w:ilvl="5" w:tplc="04090005" w:tentative="1">
      <w:start w:val="1"/>
      <w:numFmt w:val="lowerRoman"/>
      <w:lvlText w:val="%6."/>
      <w:lvlJc w:val="right"/>
      <w:pPr>
        <w:ind w:left="3960" w:hanging="180"/>
      </w:pPr>
    </w:lvl>
    <w:lvl w:ilvl="6" w:tplc="04090001" w:tentative="1">
      <w:start w:val="1"/>
      <w:numFmt w:val="decimal"/>
      <w:lvlText w:val="%7."/>
      <w:lvlJc w:val="left"/>
      <w:pPr>
        <w:ind w:left="4680" w:hanging="360"/>
      </w:pPr>
    </w:lvl>
    <w:lvl w:ilvl="7" w:tplc="04090003" w:tentative="1">
      <w:start w:val="1"/>
      <w:numFmt w:val="lowerLetter"/>
      <w:lvlText w:val="%8."/>
      <w:lvlJc w:val="left"/>
      <w:pPr>
        <w:ind w:left="5400" w:hanging="360"/>
      </w:pPr>
    </w:lvl>
    <w:lvl w:ilvl="8" w:tplc="04090005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6DA65069"/>
    <w:multiLevelType w:val="hybridMultilevel"/>
    <w:tmpl w:val="090668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7"/>
  </w:num>
  <w:num w:numId="3">
    <w:abstractNumId w:val="4"/>
  </w:num>
  <w:num w:numId="4">
    <w:abstractNumId w:val="2"/>
  </w:num>
  <w:num w:numId="5">
    <w:abstractNumId w:val="19"/>
  </w:num>
  <w:num w:numId="6">
    <w:abstractNumId w:val="6"/>
  </w:num>
  <w:num w:numId="7">
    <w:abstractNumId w:val="15"/>
  </w:num>
  <w:num w:numId="8">
    <w:abstractNumId w:val="5"/>
  </w:num>
  <w:num w:numId="9">
    <w:abstractNumId w:val="14"/>
  </w:num>
  <w:num w:numId="10">
    <w:abstractNumId w:val="22"/>
  </w:num>
  <w:num w:numId="11">
    <w:abstractNumId w:val="25"/>
  </w:num>
  <w:num w:numId="12">
    <w:abstractNumId w:val="23"/>
  </w:num>
  <w:num w:numId="13">
    <w:abstractNumId w:val="9"/>
  </w:num>
  <w:num w:numId="14">
    <w:abstractNumId w:val="17"/>
  </w:num>
  <w:num w:numId="15">
    <w:abstractNumId w:val="10"/>
  </w:num>
  <w:num w:numId="16">
    <w:abstractNumId w:val="28"/>
  </w:num>
  <w:num w:numId="17">
    <w:abstractNumId w:val="7"/>
  </w:num>
  <w:num w:numId="18">
    <w:abstractNumId w:val="26"/>
  </w:num>
  <w:num w:numId="19">
    <w:abstractNumId w:val="21"/>
  </w:num>
  <w:num w:numId="20">
    <w:abstractNumId w:val="29"/>
  </w:num>
  <w:num w:numId="21">
    <w:abstractNumId w:val="18"/>
  </w:num>
  <w:num w:numId="22">
    <w:abstractNumId w:val="20"/>
  </w:num>
  <w:num w:numId="23">
    <w:abstractNumId w:val="13"/>
  </w:num>
  <w:num w:numId="24">
    <w:abstractNumId w:val="1"/>
  </w:num>
  <w:num w:numId="25">
    <w:abstractNumId w:val="0"/>
  </w:num>
  <w:num w:numId="26">
    <w:abstractNumId w:val="24"/>
  </w:num>
  <w:num w:numId="27">
    <w:abstractNumId w:val="3"/>
  </w:num>
  <w:num w:numId="28">
    <w:abstractNumId w:val="16"/>
  </w:num>
  <w:num w:numId="29">
    <w:abstractNumId w:val="12"/>
  </w:num>
  <w:num w:numId="3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AMA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ppf5rrfqrxtxee99pw5evzpeevvzxaf0f0d&quot;&gt;K VADS&lt;record-ids&gt;&lt;item&gt;104&lt;/item&gt;&lt;item&gt;192&lt;/item&gt;&lt;item&gt;209&lt;/item&gt;&lt;item&gt;226&lt;/item&gt;&lt;item&gt;233&lt;/item&gt;&lt;item&gt;255&lt;/item&gt;&lt;item&gt;314&lt;/item&gt;&lt;item&gt;317&lt;/item&gt;&lt;item&gt;318&lt;/item&gt;&lt;item&gt;338&lt;/item&gt;&lt;item&gt;367&lt;/item&gt;&lt;item&gt;476&lt;/item&gt;&lt;item&gt;642&lt;/item&gt;&lt;item&gt;813&lt;/item&gt;&lt;item&gt;818&lt;/item&gt;&lt;item&gt;828&lt;/item&gt;&lt;item&gt;829&lt;/item&gt;&lt;item&gt;832&lt;/item&gt;&lt;/record-ids&gt;&lt;/item&gt;&lt;/Libraries&gt;"/>
  </w:docVars>
  <w:rsids>
    <w:rsidRoot w:val="00FD70BC"/>
    <w:rsid w:val="00000786"/>
    <w:rsid w:val="00000EC7"/>
    <w:rsid w:val="0000670A"/>
    <w:rsid w:val="0002686D"/>
    <w:rsid w:val="00053C79"/>
    <w:rsid w:val="00057CEB"/>
    <w:rsid w:val="00061B4D"/>
    <w:rsid w:val="00093E79"/>
    <w:rsid w:val="000D5591"/>
    <w:rsid w:val="001135D0"/>
    <w:rsid w:val="001140CB"/>
    <w:rsid w:val="00121C70"/>
    <w:rsid w:val="001248BB"/>
    <w:rsid w:val="00154228"/>
    <w:rsid w:val="00165BBA"/>
    <w:rsid w:val="00167101"/>
    <w:rsid w:val="00194C87"/>
    <w:rsid w:val="001A2DEA"/>
    <w:rsid w:val="001A36F5"/>
    <w:rsid w:val="001B23BA"/>
    <w:rsid w:val="001E1493"/>
    <w:rsid w:val="001E7DD7"/>
    <w:rsid w:val="0020169F"/>
    <w:rsid w:val="00206F41"/>
    <w:rsid w:val="002078B8"/>
    <w:rsid w:val="002517D2"/>
    <w:rsid w:val="00264EE3"/>
    <w:rsid w:val="00280E34"/>
    <w:rsid w:val="00282B96"/>
    <w:rsid w:val="002842A5"/>
    <w:rsid w:val="00285371"/>
    <w:rsid w:val="002A7627"/>
    <w:rsid w:val="002B2755"/>
    <w:rsid w:val="002F3E74"/>
    <w:rsid w:val="00305985"/>
    <w:rsid w:val="0031271C"/>
    <w:rsid w:val="00316CCB"/>
    <w:rsid w:val="00345A0F"/>
    <w:rsid w:val="00350569"/>
    <w:rsid w:val="00370672"/>
    <w:rsid w:val="00381345"/>
    <w:rsid w:val="00384A63"/>
    <w:rsid w:val="003F5B84"/>
    <w:rsid w:val="004050E8"/>
    <w:rsid w:val="004062CA"/>
    <w:rsid w:val="004067B2"/>
    <w:rsid w:val="0042536D"/>
    <w:rsid w:val="00456B91"/>
    <w:rsid w:val="004655B6"/>
    <w:rsid w:val="00494E11"/>
    <w:rsid w:val="0049799E"/>
    <w:rsid w:val="004B1FA7"/>
    <w:rsid w:val="004B7B43"/>
    <w:rsid w:val="004D4F7D"/>
    <w:rsid w:val="004F3476"/>
    <w:rsid w:val="00500F20"/>
    <w:rsid w:val="0050328D"/>
    <w:rsid w:val="005165AD"/>
    <w:rsid w:val="00536736"/>
    <w:rsid w:val="00595EE8"/>
    <w:rsid w:val="005967C1"/>
    <w:rsid w:val="005A7819"/>
    <w:rsid w:val="005F25DC"/>
    <w:rsid w:val="006A35A5"/>
    <w:rsid w:val="006D0A05"/>
    <w:rsid w:val="007722AA"/>
    <w:rsid w:val="00790C99"/>
    <w:rsid w:val="007B3FF9"/>
    <w:rsid w:val="007D17B1"/>
    <w:rsid w:val="00833705"/>
    <w:rsid w:val="00875E5E"/>
    <w:rsid w:val="0088310D"/>
    <w:rsid w:val="00886D7C"/>
    <w:rsid w:val="008C5F4A"/>
    <w:rsid w:val="008F731E"/>
    <w:rsid w:val="00914995"/>
    <w:rsid w:val="00994889"/>
    <w:rsid w:val="009A69A9"/>
    <w:rsid w:val="009B7981"/>
    <w:rsid w:val="009C3B63"/>
    <w:rsid w:val="009C50DC"/>
    <w:rsid w:val="009E7BEA"/>
    <w:rsid w:val="00A10F7A"/>
    <w:rsid w:val="00A43707"/>
    <w:rsid w:val="00A545A5"/>
    <w:rsid w:val="00AC2DDF"/>
    <w:rsid w:val="00AE0CFE"/>
    <w:rsid w:val="00AE2DAD"/>
    <w:rsid w:val="00AF4427"/>
    <w:rsid w:val="00B00B50"/>
    <w:rsid w:val="00B06878"/>
    <w:rsid w:val="00BE1716"/>
    <w:rsid w:val="00BE1F79"/>
    <w:rsid w:val="00BE321C"/>
    <w:rsid w:val="00BE46FC"/>
    <w:rsid w:val="00BF0D93"/>
    <w:rsid w:val="00C0420B"/>
    <w:rsid w:val="00C107D5"/>
    <w:rsid w:val="00C24828"/>
    <w:rsid w:val="00C672BC"/>
    <w:rsid w:val="00C946F5"/>
    <w:rsid w:val="00CC789D"/>
    <w:rsid w:val="00CF263D"/>
    <w:rsid w:val="00CF356E"/>
    <w:rsid w:val="00D03672"/>
    <w:rsid w:val="00D148C5"/>
    <w:rsid w:val="00D25CEB"/>
    <w:rsid w:val="00D57BE6"/>
    <w:rsid w:val="00D612EF"/>
    <w:rsid w:val="00D64AB6"/>
    <w:rsid w:val="00D76899"/>
    <w:rsid w:val="00D872DD"/>
    <w:rsid w:val="00DB7024"/>
    <w:rsid w:val="00DE212E"/>
    <w:rsid w:val="00DE32DD"/>
    <w:rsid w:val="00DF0BDC"/>
    <w:rsid w:val="00E37845"/>
    <w:rsid w:val="00E43C3D"/>
    <w:rsid w:val="00E57FE5"/>
    <w:rsid w:val="00E65D5E"/>
    <w:rsid w:val="00EA5C99"/>
    <w:rsid w:val="00EB19A8"/>
    <w:rsid w:val="00EC259F"/>
    <w:rsid w:val="00EC5CA7"/>
    <w:rsid w:val="00EE1844"/>
    <w:rsid w:val="00EE5883"/>
    <w:rsid w:val="00F13CA5"/>
    <w:rsid w:val="00F85027"/>
    <w:rsid w:val="00FA1969"/>
    <w:rsid w:val="00FA45A3"/>
    <w:rsid w:val="00FA73F4"/>
    <w:rsid w:val="00FB5A5F"/>
    <w:rsid w:val="00FC67FF"/>
    <w:rsid w:val="00FD70BC"/>
    <w:rsid w:val="00FF7F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C785E8"/>
  <w15:docId w15:val="{1DFA771C-0DA7-45DF-AF74-A8D97B7E25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fr-FR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4995"/>
    <w:pPr>
      <w:keepNext/>
      <w:spacing w:before="240" w:after="60" w:line="240" w:lineRule="auto"/>
      <w:outlineLvl w:val="0"/>
    </w:pPr>
    <w:rPr>
      <w:rFonts w:ascii="Calibri" w:eastAsia="MS Gothic" w:hAnsi="Calibri" w:cs="Times New Roman"/>
      <w:b/>
      <w:bCs/>
      <w:kern w:val="32"/>
      <w:sz w:val="32"/>
      <w:szCs w:val="32"/>
      <w:lang w:val="en-US" w:eastAsia="ja-JP"/>
    </w:rPr>
  </w:style>
  <w:style w:type="paragraph" w:styleId="Heading2">
    <w:name w:val="heading 2"/>
    <w:basedOn w:val="Normal"/>
    <w:next w:val="Normal"/>
    <w:link w:val="Heading2Char"/>
    <w:unhideWhenUsed/>
    <w:qFormat/>
    <w:rsid w:val="0091499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14995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14995"/>
    <w:pPr>
      <w:keepNext/>
      <w:keepLines/>
      <w:spacing w:before="200" w:after="0" w:line="360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14995"/>
    <w:rPr>
      <w:rFonts w:ascii="Calibri" w:eastAsia="MS Gothic" w:hAnsi="Calibri" w:cs="Times New Roman"/>
      <w:b/>
      <w:bCs/>
      <w:kern w:val="32"/>
      <w:sz w:val="32"/>
      <w:szCs w:val="32"/>
      <w:lang w:eastAsia="ja-JP"/>
    </w:rPr>
  </w:style>
  <w:style w:type="character" w:customStyle="1" w:styleId="Heading2Char">
    <w:name w:val="Heading 2 Char"/>
    <w:basedOn w:val="DefaultParagraphFont"/>
    <w:link w:val="Heading2"/>
    <w:rsid w:val="0091499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1499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91499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4995"/>
    <w:pPr>
      <w:spacing w:after="0" w:line="240" w:lineRule="auto"/>
    </w:pPr>
    <w:rPr>
      <w:rFonts w:ascii="Times New Roman" w:hAnsi="Times New Roman" w:cs="Times New Roman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4995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914995"/>
    <w:pPr>
      <w:ind w:left="720"/>
      <w:contextualSpacing/>
    </w:pPr>
    <w:rPr>
      <w:lang w:val="en-US"/>
    </w:rPr>
  </w:style>
  <w:style w:type="paragraph" w:styleId="NormalWeb">
    <w:name w:val="Normal (Web)"/>
    <w:basedOn w:val="Normal"/>
    <w:uiPriority w:val="99"/>
    <w:semiHidden/>
    <w:unhideWhenUsed/>
    <w:rsid w:val="009149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character" w:styleId="Hyperlink">
    <w:name w:val="Hyperlink"/>
    <w:basedOn w:val="DefaultParagraphFont"/>
    <w:uiPriority w:val="99"/>
    <w:unhideWhenUsed/>
    <w:rsid w:val="00914995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914995"/>
    <w:pPr>
      <w:tabs>
        <w:tab w:val="left" w:pos="384"/>
      </w:tabs>
      <w:spacing w:after="240" w:line="240" w:lineRule="auto"/>
      <w:ind w:left="384" w:hanging="384"/>
    </w:pPr>
    <w:rPr>
      <w:lang w:val="en-US"/>
    </w:rPr>
  </w:style>
  <w:style w:type="paragraph" w:customStyle="1" w:styleId="p1">
    <w:name w:val="p1"/>
    <w:basedOn w:val="Normal"/>
    <w:rsid w:val="00914995"/>
    <w:pPr>
      <w:spacing w:after="0" w:line="240" w:lineRule="auto"/>
    </w:pPr>
    <w:rPr>
      <w:rFonts w:ascii="Times" w:hAnsi="Times" w:cs="Times New Roman"/>
      <w:sz w:val="15"/>
      <w:szCs w:val="15"/>
      <w:lang w:val="en-US" w:eastAsia="fr-FR"/>
    </w:rPr>
  </w:style>
  <w:style w:type="character" w:customStyle="1" w:styleId="apple-converted-space">
    <w:name w:val="apple-converted-space"/>
    <w:basedOn w:val="DefaultParagraphFont"/>
    <w:rsid w:val="00914995"/>
  </w:style>
  <w:style w:type="character" w:customStyle="1" w:styleId="s1">
    <w:name w:val="s1"/>
    <w:basedOn w:val="DefaultParagraphFont"/>
    <w:rsid w:val="00914995"/>
    <w:rPr>
      <w:rFonts w:ascii="Helvetica" w:hAnsi="Helvetica" w:hint="default"/>
      <w:sz w:val="15"/>
      <w:szCs w:val="15"/>
    </w:rPr>
  </w:style>
  <w:style w:type="paragraph" w:customStyle="1" w:styleId="p2">
    <w:name w:val="p2"/>
    <w:basedOn w:val="Normal"/>
    <w:rsid w:val="00914995"/>
    <w:pPr>
      <w:spacing w:after="0" w:line="240" w:lineRule="auto"/>
    </w:pPr>
    <w:rPr>
      <w:rFonts w:ascii="Times New Roman" w:hAnsi="Times New Roman" w:cs="Times New Roman"/>
      <w:sz w:val="17"/>
      <w:szCs w:val="17"/>
      <w:lang w:val="en-US" w:eastAsia="fr-FR"/>
    </w:rPr>
  </w:style>
  <w:style w:type="paragraph" w:customStyle="1" w:styleId="CorpsA">
    <w:name w:val="Corps A"/>
    <w:rsid w:val="00914995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Arial" w:eastAsia="Arial Unicode MS" w:hAnsi="Arial" w:cs="Arial Unicode MS"/>
      <w:color w:val="000000"/>
      <w:sz w:val="20"/>
      <w:szCs w:val="20"/>
      <w:u w:color="000000"/>
      <w:bdr w:val="nil"/>
      <w:lang w:eastAsia="fr-FR"/>
    </w:rPr>
  </w:style>
  <w:style w:type="character" w:styleId="CommentReference">
    <w:name w:val="annotation reference"/>
    <w:basedOn w:val="DefaultParagraphFont"/>
    <w:uiPriority w:val="99"/>
    <w:semiHidden/>
    <w:unhideWhenUsed/>
    <w:rsid w:val="009149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14995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1499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499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4995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14995"/>
    <w:pPr>
      <w:tabs>
        <w:tab w:val="center" w:pos="4703"/>
        <w:tab w:val="right" w:pos="9406"/>
      </w:tabs>
      <w:spacing w:after="0" w:line="240" w:lineRule="auto"/>
    </w:pPr>
    <w:rPr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914995"/>
  </w:style>
  <w:style w:type="paragraph" w:styleId="Footer">
    <w:name w:val="footer"/>
    <w:basedOn w:val="Normal"/>
    <w:link w:val="FooterChar"/>
    <w:uiPriority w:val="99"/>
    <w:unhideWhenUsed/>
    <w:rsid w:val="00914995"/>
    <w:pPr>
      <w:tabs>
        <w:tab w:val="center" w:pos="4703"/>
        <w:tab w:val="right" w:pos="9406"/>
      </w:tabs>
      <w:spacing w:after="0" w:line="240" w:lineRule="auto"/>
    </w:pPr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914995"/>
  </w:style>
  <w:style w:type="paragraph" w:styleId="TOC2">
    <w:name w:val="toc 2"/>
    <w:basedOn w:val="Normal"/>
    <w:next w:val="Normal"/>
    <w:autoRedefine/>
    <w:uiPriority w:val="39"/>
    <w:unhideWhenUsed/>
    <w:rsid w:val="00914995"/>
    <w:pPr>
      <w:spacing w:after="0" w:line="360" w:lineRule="auto"/>
      <w:ind w:left="240"/>
    </w:pPr>
    <w:rPr>
      <w:rFonts w:cs="Times New Roman"/>
      <w:b/>
      <w:lang w:val="en-GB"/>
    </w:rPr>
  </w:style>
  <w:style w:type="paragraph" w:styleId="TOC3">
    <w:name w:val="toc 3"/>
    <w:basedOn w:val="Normal"/>
    <w:next w:val="Normal"/>
    <w:autoRedefine/>
    <w:uiPriority w:val="39"/>
    <w:unhideWhenUsed/>
    <w:rsid w:val="00914995"/>
    <w:pPr>
      <w:spacing w:after="0" w:line="360" w:lineRule="auto"/>
      <w:ind w:left="480"/>
    </w:pPr>
    <w:rPr>
      <w:rFonts w:cs="Times New Roman"/>
      <w:lang w:val="en-GB"/>
    </w:rPr>
  </w:style>
  <w:style w:type="paragraph" w:customStyle="1" w:styleId="bulletlistintro">
    <w:name w:val="bulletlistintro"/>
    <w:basedOn w:val="Normal"/>
    <w:rsid w:val="00914995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TOC4">
    <w:name w:val="toc 4"/>
    <w:basedOn w:val="Normal"/>
    <w:next w:val="Normal"/>
    <w:autoRedefine/>
    <w:uiPriority w:val="39"/>
    <w:unhideWhenUsed/>
    <w:rsid w:val="00914995"/>
    <w:pPr>
      <w:spacing w:after="0" w:line="360" w:lineRule="auto"/>
      <w:ind w:left="720"/>
    </w:pPr>
    <w:rPr>
      <w:rFonts w:cs="Times New Roman"/>
      <w:sz w:val="20"/>
      <w:szCs w:val="20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914995"/>
    <w:pPr>
      <w:pBdr>
        <w:bottom w:val="single" w:sz="8" w:space="4" w:color="4F81BD" w:themeColor="accent1"/>
      </w:pBdr>
      <w:spacing w:after="300" w:line="240" w:lineRule="auto"/>
      <w:contextualSpacing/>
      <w:jc w:val="both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91499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914995"/>
    <w:pPr>
      <w:spacing w:before="120" w:after="0" w:line="360" w:lineRule="auto"/>
    </w:pPr>
    <w:rPr>
      <w:rFonts w:cs="Times New Roman"/>
      <w:b/>
      <w:sz w:val="24"/>
      <w:szCs w:val="24"/>
      <w:lang w:val="en-GB"/>
    </w:rPr>
  </w:style>
  <w:style w:type="paragraph" w:customStyle="1" w:styleId="xl72">
    <w:name w:val="xl72"/>
    <w:basedOn w:val="Normal"/>
    <w:rsid w:val="00914995"/>
    <w:pPr>
      <w:spacing w:before="100" w:beforeAutospacing="1" w:after="100" w:afterAutospacing="1" w:line="240" w:lineRule="auto"/>
      <w:jc w:val="center"/>
      <w:textAlignment w:val="center"/>
    </w:pPr>
    <w:rPr>
      <w:rFonts w:ascii="Times" w:hAnsi="Times" w:cs="Times New Roman"/>
      <w:b/>
      <w:bCs/>
      <w:sz w:val="20"/>
      <w:szCs w:val="20"/>
      <w:lang w:eastAsia="fr-FR"/>
    </w:rPr>
  </w:style>
  <w:style w:type="paragraph" w:customStyle="1" w:styleId="xl73">
    <w:name w:val="xl73"/>
    <w:basedOn w:val="Normal"/>
    <w:rsid w:val="00914995"/>
    <w:pPr>
      <w:spacing w:before="100" w:beforeAutospacing="1" w:after="100" w:afterAutospacing="1" w:line="240" w:lineRule="auto"/>
      <w:jc w:val="both"/>
    </w:pPr>
    <w:rPr>
      <w:rFonts w:ascii="Times" w:hAnsi="Times" w:cs="Times New Roman"/>
      <w:b/>
      <w:bCs/>
      <w:sz w:val="20"/>
      <w:szCs w:val="20"/>
      <w:lang w:eastAsia="fr-FR"/>
    </w:rPr>
  </w:style>
  <w:style w:type="paragraph" w:customStyle="1" w:styleId="xl74">
    <w:name w:val="xl74"/>
    <w:basedOn w:val="Normal"/>
    <w:rsid w:val="00914995"/>
    <w:pPr>
      <w:spacing w:before="100" w:beforeAutospacing="1" w:after="100" w:afterAutospacing="1" w:line="240" w:lineRule="auto"/>
      <w:jc w:val="both"/>
    </w:pPr>
    <w:rPr>
      <w:rFonts w:ascii="Times" w:hAnsi="Times" w:cs="Times New Roman"/>
      <w:sz w:val="20"/>
      <w:szCs w:val="20"/>
      <w:lang w:eastAsia="fr-FR"/>
    </w:rPr>
  </w:style>
  <w:style w:type="paragraph" w:customStyle="1" w:styleId="xl75">
    <w:name w:val="xl75"/>
    <w:basedOn w:val="Normal"/>
    <w:rsid w:val="00914995"/>
    <w:pPr>
      <w:spacing w:before="100" w:beforeAutospacing="1" w:after="100" w:afterAutospacing="1" w:line="240" w:lineRule="auto"/>
      <w:jc w:val="both"/>
      <w:textAlignment w:val="center"/>
    </w:pPr>
    <w:rPr>
      <w:rFonts w:ascii="Times" w:hAnsi="Times" w:cs="Times New Roman"/>
      <w:b/>
      <w:bCs/>
      <w:sz w:val="20"/>
      <w:szCs w:val="20"/>
      <w:lang w:eastAsia="fr-FR"/>
    </w:rPr>
  </w:style>
  <w:style w:type="paragraph" w:customStyle="1" w:styleId="xl76">
    <w:name w:val="xl76"/>
    <w:basedOn w:val="Normal"/>
    <w:rsid w:val="00914995"/>
    <w:pPr>
      <w:spacing w:before="100" w:beforeAutospacing="1" w:after="100" w:afterAutospacing="1" w:line="240" w:lineRule="auto"/>
      <w:jc w:val="both"/>
      <w:textAlignment w:val="center"/>
    </w:pPr>
    <w:rPr>
      <w:rFonts w:ascii="Times" w:hAnsi="Times" w:cs="Times New Roman"/>
      <w:b/>
      <w:bCs/>
      <w:sz w:val="20"/>
      <w:szCs w:val="20"/>
      <w:lang w:eastAsia="fr-FR"/>
    </w:rPr>
  </w:style>
  <w:style w:type="paragraph" w:customStyle="1" w:styleId="xl77">
    <w:name w:val="xl77"/>
    <w:basedOn w:val="Normal"/>
    <w:rsid w:val="00914995"/>
    <w:pPr>
      <w:pBdr>
        <w:bottom w:val="single" w:sz="4" w:space="0" w:color="auto"/>
      </w:pBdr>
      <w:spacing w:before="100" w:beforeAutospacing="1" w:after="100" w:afterAutospacing="1" w:line="240" w:lineRule="auto"/>
      <w:jc w:val="both"/>
      <w:textAlignment w:val="center"/>
    </w:pPr>
    <w:rPr>
      <w:rFonts w:ascii="Times" w:hAnsi="Times" w:cs="Times New Roman"/>
      <w:b/>
      <w:bCs/>
      <w:sz w:val="20"/>
      <w:szCs w:val="20"/>
      <w:lang w:eastAsia="fr-FR"/>
    </w:rPr>
  </w:style>
  <w:style w:type="paragraph" w:customStyle="1" w:styleId="xl78">
    <w:name w:val="xl78"/>
    <w:basedOn w:val="Normal"/>
    <w:rsid w:val="00914995"/>
    <w:pPr>
      <w:pBdr>
        <w:bottom w:val="single" w:sz="4" w:space="0" w:color="auto"/>
      </w:pBdr>
      <w:spacing w:before="100" w:beforeAutospacing="1" w:after="100" w:afterAutospacing="1" w:line="240" w:lineRule="auto"/>
      <w:jc w:val="both"/>
      <w:textAlignment w:val="center"/>
    </w:pPr>
    <w:rPr>
      <w:rFonts w:ascii="Times" w:hAnsi="Times" w:cs="Times New Roman"/>
      <w:b/>
      <w:bCs/>
      <w:sz w:val="20"/>
      <w:szCs w:val="20"/>
      <w:lang w:eastAsia="fr-FR"/>
    </w:rPr>
  </w:style>
  <w:style w:type="paragraph" w:customStyle="1" w:styleId="xl79">
    <w:name w:val="xl79"/>
    <w:basedOn w:val="Normal"/>
    <w:rsid w:val="00914995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" w:hAnsi="Times" w:cs="Times New Roman"/>
      <w:b/>
      <w:bCs/>
      <w:sz w:val="20"/>
      <w:szCs w:val="20"/>
      <w:lang w:eastAsia="fr-FR"/>
    </w:rPr>
  </w:style>
  <w:style w:type="paragraph" w:customStyle="1" w:styleId="xl80">
    <w:name w:val="xl80"/>
    <w:basedOn w:val="Normal"/>
    <w:rsid w:val="00914995"/>
    <w:pPr>
      <w:spacing w:before="100" w:beforeAutospacing="1" w:after="100" w:afterAutospacing="1" w:line="240" w:lineRule="auto"/>
      <w:jc w:val="both"/>
    </w:pPr>
    <w:rPr>
      <w:rFonts w:ascii="Times" w:hAnsi="Times" w:cs="Times New Roman"/>
      <w:sz w:val="20"/>
      <w:szCs w:val="20"/>
      <w:lang w:eastAsia="fr-FR"/>
    </w:rPr>
  </w:style>
  <w:style w:type="paragraph" w:customStyle="1" w:styleId="xl81">
    <w:name w:val="xl81"/>
    <w:basedOn w:val="Normal"/>
    <w:rsid w:val="00914995"/>
    <w:pPr>
      <w:spacing w:before="100" w:beforeAutospacing="1" w:after="100" w:afterAutospacing="1" w:line="240" w:lineRule="auto"/>
      <w:jc w:val="both"/>
    </w:pPr>
    <w:rPr>
      <w:rFonts w:ascii="Times" w:hAnsi="Times" w:cs="Times New Roman"/>
      <w:sz w:val="20"/>
      <w:szCs w:val="20"/>
      <w:lang w:eastAsia="fr-FR"/>
    </w:rPr>
  </w:style>
  <w:style w:type="paragraph" w:customStyle="1" w:styleId="xl82">
    <w:name w:val="xl82"/>
    <w:basedOn w:val="Normal"/>
    <w:rsid w:val="00914995"/>
    <w:pPr>
      <w:spacing w:before="100" w:beforeAutospacing="1" w:after="100" w:afterAutospacing="1" w:line="240" w:lineRule="auto"/>
      <w:jc w:val="center"/>
    </w:pPr>
    <w:rPr>
      <w:rFonts w:ascii="Times" w:hAnsi="Times" w:cs="Times New Roman"/>
      <w:sz w:val="20"/>
      <w:szCs w:val="20"/>
      <w:lang w:eastAsia="fr-FR"/>
    </w:rPr>
  </w:style>
  <w:style w:type="paragraph" w:customStyle="1" w:styleId="xl83">
    <w:name w:val="xl83"/>
    <w:basedOn w:val="Normal"/>
    <w:rsid w:val="00914995"/>
    <w:pPr>
      <w:spacing w:before="100" w:beforeAutospacing="1" w:after="100" w:afterAutospacing="1" w:line="240" w:lineRule="auto"/>
      <w:jc w:val="both"/>
    </w:pPr>
    <w:rPr>
      <w:rFonts w:ascii="Times" w:hAnsi="Times" w:cs="Times New Roman"/>
      <w:color w:val="000000"/>
      <w:sz w:val="20"/>
      <w:szCs w:val="20"/>
      <w:lang w:eastAsia="fr-FR"/>
    </w:rPr>
  </w:style>
  <w:style w:type="paragraph" w:customStyle="1" w:styleId="EndNoteBibliographyTitle">
    <w:name w:val="EndNote Bibliography Title"/>
    <w:basedOn w:val="Normal"/>
    <w:rsid w:val="00914995"/>
    <w:pPr>
      <w:spacing w:after="0" w:line="360" w:lineRule="auto"/>
      <w:jc w:val="center"/>
    </w:pPr>
    <w:rPr>
      <w:rFonts w:ascii="Calibri" w:hAnsi="Calibri" w:cs="Times New Roman"/>
      <w:szCs w:val="24"/>
      <w:lang w:val="en-GB"/>
    </w:rPr>
  </w:style>
  <w:style w:type="paragraph" w:customStyle="1" w:styleId="EndNoteBibliography">
    <w:name w:val="EndNote Bibliography"/>
    <w:basedOn w:val="Normal"/>
    <w:rsid w:val="00914995"/>
    <w:pPr>
      <w:spacing w:after="0" w:line="240" w:lineRule="auto"/>
      <w:jc w:val="both"/>
    </w:pPr>
    <w:rPr>
      <w:rFonts w:ascii="Calibri" w:hAnsi="Calibri" w:cs="Times New Roman"/>
      <w:szCs w:val="24"/>
      <w:lang w:val="en-GB"/>
    </w:rPr>
  </w:style>
  <w:style w:type="paragraph" w:styleId="TOC5">
    <w:name w:val="toc 5"/>
    <w:basedOn w:val="Normal"/>
    <w:next w:val="Normal"/>
    <w:autoRedefine/>
    <w:uiPriority w:val="39"/>
    <w:unhideWhenUsed/>
    <w:rsid w:val="00914995"/>
    <w:pPr>
      <w:spacing w:after="0" w:line="360" w:lineRule="auto"/>
      <w:ind w:left="960"/>
    </w:pPr>
    <w:rPr>
      <w:rFonts w:cs="Times New Roman"/>
      <w:sz w:val="20"/>
      <w:szCs w:val="20"/>
      <w:lang w:val="en-GB"/>
    </w:rPr>
  </w:style>
  <w:style w:type="paragraph" w:styleId="TOC6">
    <w:name w:val="toc 6"/>
    <w:basedOn w:val="Normal"/>
    <w:next w:val="Normal"/>
    <w:autoRedefine/>
    <w:uiPriority w:val="39"/>
    <w:unhideWhenUsed/>
    <w:rsid w:val="00914995"/>
    <w:pPr>
      <w:spacing w:after="0" w:line="360" w:lineRule="auto"/>
      <w:ind w:left="1200"/>
    </w:pPr>
    <w:rPr>
      <w:rFonts w:cs="Times New Roman"/>
      <w:sz w:val="20"/>
      <w:szCs w:val="20"/>
      <w:lang w:val="en-GB"/>
    </w:rPr>
  </w:style>
  <w:style w:type="paragraph" w:styleId="TOC7">
    <w:name w:val="toc 7"/>
    <w:basedOn w:val="Normal"/>
    <w:next w:val="Normal"/>
    <w:autoRedefine/>
    <w:uiPriority w:val="39"/>
    <w:unhideWhenUsed/>
    <w:rsid w:val="00914995"/>
    <w:pPr>
      <w:spacing w:after="0" w:line="360" w:lineRule="auto"/>
      <w:ind w:left="1440"/>
    </w:pPr>
    <w:rPr>
      <w:rFonts w:cs="Times New Roman"/>
      <w:sz w:val="20"/>
      <w:szCs w:val="20"/>
      <w:lang w:val="en-GB"/>
    </w:rPr>
  </w:style>
  <w:style w:type="paragraph" w:styleId="TOC8">
    <w:name w:val="toc 8"/>
    <w:basedOn w:val="Normal"/>
    <w:next w:val="Normal"/>
    <w:autoRedefine/>
    <w:uiPriority w:val="39"/>
    <w:unhideWhenUsed/>
    <w:rsid w:val="00914995"/>
    <w:pPr>
      <w:spacing w:after="0" w:line="360" w:lineRule="auto"/>
      <w:ind w:left="1680"/>
    </w:pPr>
    <w:rPr>
      <w:rFonts w:cs="Times New Roman"/>
      <w:sz w:val="20"/>
      <w:szCs w:val="20"/>
      <w:lang w:val="en-GB"/>
    </w:rPr>
  </w:style>
  <w:style w:type="paragraph" w:styleId="TOC9">
    <w:name w:val="toc 9"/>
    <w:basedOn w:val="Normal"/>
    <w:next w:val="Normal"/>
    <w:autoRedefine/>
    <w:uiPriority w:val="39"/>
    <w:unhideWhenUsed/>
    <w:rsid w:val="00914995"/>
    <w:pPr>
      <w:spacing w:after="0" w:line="360" w:lineRule="auto"/>
      <w:ind w:left="1920"/>
    </w:pPr>
    <w:rPr>
      <w:rFonts w:cs="Times New Roman"/>
      <w:sz w:val="20"/>
      <w:szCs w:val="20"/>
      <w:lang w:val="en-GB"/>
    </w:rPr>
  </w:style>
  <w:style w:type="character" w:customStyle="1" w:styleId="texte-normal">
    <w:name w:val="texte-normal"/>
    <w:rsid w:val="00914995"/>
  </w:style>
  <w:style w:type="character" w:styleId="Strong">
    <w:name w:val="Strong"/>
    <w:basedOn w:val="DefaultParagraphFont"/>
    <w:uiPriority w:val="22"/>
    <w:qFormat/>
    <w:rsid w:val="00914995"/>
    <w:rPr>
      <w:b/>
      <w:bCs/>
    </w:rPr>
  </w:style>
  <w:style w:type="paragraph" w:styleId="TOCHeading">
    <w:name w:val="TOC Heading"/>
    <w:basedOn w:val="Heading1"/>
    <w:next w:val="Normal"/>
    <w:uiPriority w:val="39"/>
    <w:unhideWhenUsed/>
    <w:qFormat/>
    <w:rsid w:val="006A35A5"/>
    <w:pPr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invs.santepubliquefrance.fr/Publications-et-outils/BEH-Bulletin-epidemiologique-hebdomadaire/Archives/2012/BEH-n-48-2012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www.ladocumentationfrancaise.fr/rapports-publics/134000186-observatoire-national-de-la-fin-de-vie-rapport-2012-vivre-la-fin-de-sa-vie-chez-soi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5415</Words>
  <Characters>30867</Characters>
  <Application>Microsoft Office Word</Application>
  <DocSecurity>0</DocSecurity>
  <Lines>257</Lines>
  <Paragraphs>7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36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EN</dc:creator>
  <cp:lastModifiedBy>Pratt, Lucas</cp:lastModifiedBy>
  <cp:revision>2</cp:revision>
  <dcterms:created xsi:type="dcterms:W3CDTF">2019-06-30T21:33:00Z</dcterms:created>
  <dcterms:modified xsi:type="dcterms:W3CDTF">2019-06-30T21:33:00Z</dcterms:modified>
</cp:coreProperties>
</file>